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094B39" w14:textId="2AE79AF0" w:rsidR="00A73805" w:rsidRPr="00335DAE" w:rsidRDefault="009D0796">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jc w:val="center"/>
        <w:rPr>
          <w:b/>
          <w:bCs/>
          <w:sz w:val="28"/>
          <w:szCs w:val="28"/>
        </w:rPr>
      </w:pPr>
      <w:r>
        <w:rPr>
          <w:b/>
          <w:bCs/>
          <w:sz w:val="28"/>
          <w:szCs w:val="28"/>
        </w:rPr>
        <w:t>Reversibly Assembled Microparticles for Sustained Applications on the Moon and Mars</w:t>
      </w:r>
    </w:p>
    <w:p w14:paraId="33979490" w14:textId="77777777" w:rsidR="00A73805" w:rsidRPr="00335DAE" w:rsidRDefault="00A73805">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jc w:val="center"/>
      </w:pPr>
    </w:p>
    <w:p w14:paraId="78B73052" w14:textId="0E476438" w:rsidR="009167F0" w:rsidRDefault="008677FB" w:rsidP="008677FB">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jc w:val="center"/>
        <w:rPr>
          <w:i/>
          <w:iCs/>
          <w:sz w:val="24"/>
          <w:szCs w:val="24"/>
        </w:rPr>
      </w:pPr>
      <w:r>
        <w:rPr>
          <w:i/>
          <w:iCs/>
          <w:sz w:val="24"/>
          <w:szCs w:val="24"/>
        </w:rPr>
        <w:t>Christopher J. Wohl</w:t>
      </w:r>
      <w:r>
        <w:rPr>
          <w:i/>
          <w:iCs/>
          <w:sz w:val="24"/>
          <w:szCs w:val="24"/>
          <w:vertAlign w:val="superscript"/>
        </w:rPr>
        <w:t>1</w:t>
      </w:r>
      <w:r w:rsidRPr="008677FB">
        <w:rPr>
          <w:i/>
          <w:iCs/>
          <w:sz w:val="24"/>
          <w:szCs w:val="24"/>
        </w:rPr>
        <w:t xml:space="preserve">, Bryce </w:t>
      </w:r>
      <w:r w:rsidR="004E3E54">
        <w:rPr>
          <w:i/>
          <w:iCs/>
          <w:sz w:val="24"/>
          <w:szCs w:val="24"/>
        </w:rPr>
        <w:t>L</w:t>
      </w:r>
      <w:r w:rsidRPr="008677FB">
        <w:rPr>
          <w:i/>
          <w:iCs/>
          <w:sz w:val="24"/>
          <w:szCs w:val="24"/>
        </w:rPr>
        <w:t>. Horvath</w:t>
      </w:r>
      <w:r>
        <w:rPr>
          <w:i/>
          <w:iCs/>
          <w:sz w:val="24"/>
          <w:szCs w:val="24"/>
          <w:vertAlign w:val="superscript"/>
        </w:rPr>
        <w:t>1</w:t>
      </w:r>
      <w:r w:rsidRPr="008677FB">
        <w:rPr>
          <w:i/>
          <w:iCs/>
          <w:sz w:val="24"/>
          <w:szCs w:val="24"/>
        </w:rPr>
        <w:t xml:space="preserve">, </w:t>
      </w:r>
      <w:r w:rsidR="00743067">
        <w:rPr>
          <w:i/>
          <w:iCs/>
          <w:sz w:val="24"/>
          <w:szCs w:val="24"/>
        </w:rPr>
        <w:t>Peter M. Strohmaier</w:t>
      </w:r>
      <w:r w:rsidR="00743067" w:rsidRPr="00743067">
        <w:rPr>
          <w:i/>
          <w:iCs/>
          <w:sz w:val="24"/>
          <w:szCs w:val="24"/>
          <w:vertAlign w:val="superscript"/>
        </w:rPr>
        <w:t>2</w:t>
      </w:r>
      <w:r w:rsidR="00743067">
        <w:rPr>
          <w:i/>
          <w:iCs/>
          <w:sz w:val="24"/>
          <w:szCs w:val="24"/>
        </w:rPr>
        <w:t xml:space="preserve">, </w:t>
      </w:r>
      <w:r w:rsidR="009D0796">
        <w:rPr>
          <w:i/>
          <w:iCs/>
          <w:sz w:val="24"/>
          <w:szCs w:val="24"/>
        </w:rPr>
        <w:t>Sarah E. Gorski</w:t>
      </w:r>
      <w:r w:rsidRPr="00B57994">
        <w:rPr>
          <w:i/>
          <w:iCs/>
          <w:sz w:val="24"/>
          <w:szCs w:val="24"/>
          <w:vertAlign w:val="superscript"/>
        </w:rPr>
        <w:t>2</w:t>
      </w:r>
      <w:r w:rsidRPr="008677FB">
        <w:rPr>
          <w:i/>
          <w:iCs/>
          <w:sz w:val="24"/>
          <w:szCs w:val="24"/>
        </w:rPr>
        <w:t xml:space="preserve">, </w:t>
      </w:r>
      <w:r w:rsidR="009D0796">
        <w:rPr>
          <w:i/>
          <w:iCs/>
          <w:sz w:val="24"/>
          <w:szCs w:val="24"/>
        </w:rPr>
        <w:t>Haley M. Ketteler</w:t>
      </w:r>
      <w:r w:rsidRPr="00B57994">
        <w:rPr>
          <w:i/>
          <w:iCs/>
          <w:sz w:val="24"/>
          <w:szCs w:val="24"/>
          <w:vertAlign w:val="superscript"/>
        </w:rPr>
        <w:t>2</w:t>
      </w:r>
      <w:r w:rsidRPr="008677FB">
        <w:rPr>
          <w:i/>
          <w:iCs/>
          <w:sz w:val="24"/>
          <w:szCs w:val="24"/>
        </w:rPr>
        <w:t xml:space="preserve">, </w:t>
      </w:r>
    </w:p>
    <w:p w14:paraId="6DA403DF" w14:textId="623A4829" w:rsidR="008677FB" w:rsidRPr="008677FB" w:rsidRDefault="008677FB" w:rsidP="008677FB">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jc w:val="center"/>
        <w:rPr>
          <w:i/>
          <w:iCs/>
          <w:sz w:val="24"/>
          <w:szCs w:val="24"/>
        </w:rPr>
      </w:pPr>
      <w:r w:rsidRPr="008677FB">
        <w:rPr>
          <w:i/>
          <w:iCs/>
          <w:sz w:val="24"/>
          <w:szCs w:val="24"/>
        </w:rPr>
        <w:t>Alec B. Werner</w:t>
      </w:r>
      <w:r w:rsidRPr="00B57994">
        <w:rPr>
          <w:i/>
          <w:iCs/>
          <w:sz w:val="24"/>
          <w:szCs w:val="24"/>
          <w:vertAlign w:val="superscript"/>
        </w:rPr>
        <w:t>2</w:t>
      </w:r>
      <w:r w:rsidR="0051755C" w:rsidRPr="008677FB">
        <w:rPr>
          <w:i/>
          <w:iCs/>
          <w:sz w:val="24"/>
          <w:szCs w:val="24"/>
        </w:rPr>
        <w:t xml:space="preserve">, </w:t>
      </w:r>
      <w:r w:rsidR="0051755C">
        <w:rPr>
          <w:i/>
          <w:iCs/>
          <w:sz w:val="24"/>
          <w:szCs w:val="24"/>
        </w:rPr>
        <w:t>Nasef A. Junaid</w:t>
      </w:r>
      <w:r w:rsidR="0051755C" w:rsidRPr="00B57994">
        <w:rPr>
          <w:i/>
          <w:iCs/>
          <w:sz w:val="24"/>
          <w:szCs w:val="24"/>
          <w:vertAlign w:val="superscript"/>
        </w:rPr>
        <w:t>2</w:t>
      </w:r>
      <w:r w:rsidR="0051755C" w:rsidRPr="008677FB">
        <w:rPr>
          <w:i/>
          <w:iCs/>
          <w:sz w:val="24"/>
          <w:szCs w:val="24"/>
        </w:rPr>
        <w:t xml:space="preserve">, and </w:t>
      </w:r>
      <w:r w:rsidR="0051755C">
        <w:rPr>
          <w:i/>
          <w:iCs/>
          <w:sz w:val="24"/>
          <w:szCs w:val="24"/>
        </w:rPr>
        <w:t>Sidney L. Eichelberger</w:t>
      </w:r>
      <w:r w:rsidR="0051755C" w:rsidRPr="00B57994">
        <w:rPr>
          <w:i/>
          <w:iCs/>
          <w:sz w:val="24"/>
          <w:szCs w:val="24"/>
          <w:vertAlign w:val="superscript"/>
        </w:rPr>
        <w:t>2</w:t>
      </w:r>
    </w:p>
    <w:p w14:paraId="661397A9" w14:textId="5A58A1E3" w:rsidR="00A00725" w:rsidRPr="008677FB" w:rsidRDefault="00A00725">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jc w:val="center"/>
        <w:rPr>
          <w:i/>
          <w:iCs/>
          <w:sz w:val="24"/>
          <w:szCs w:val="24"/>
        </w:rPr>
      </w:pPr>
    </w:p>
    <w:p w14:paraId="18AE24C9" w14:textId="77777777" w:rsidR="00565925" w:rsidRPr="00335DAE" w:rsidRDefault="00565925">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jc w:val="center"/>
        <w:rPr>
          <w:i/>
          <w:iCs/>
          <w:sz w:val="24"/>
          <w:szCs w:val="24"/>
          <w:vertAlign w:val="superscript"/>
        </w:rPr>
      </w:pPr>
      <w:r>
        <w:rPr>
          <w:i/>
          <w:iCs/>
          <w:sz w:val="24"/>
          <w:szCs w:val="24"/>
          <w:vertAlign w:val="superscript"/>
        </w:rPr>
        <w:t>1</w:t>
      </w:r>
      <w:r w:rsidRPr="00335DAE">
        <w:rPr>
          <w:i/>
          <w:iCs/>
          <w:sz w:val="24"/>
          <w:szCs w:val="24"/>
        </w:rPr>
        <w:t>NASA Langley Research Center</w:t>
      </w:r>
      <w:r>
        <w:rPr>
          <w:i/>
          <w:iCs/>
          <w:sz w:val="24"/>
          <w:szCs w:val="24"/>
        </w:rPr>
        <w:t xml:space="preserve">, </w:t>
      </w:r>
      <w:r w:rsidRPr="00335DAE">
        <w:rPr>
          <w:i/>
          <w:iCs/>
          <w:sz w:val="24"/>
          <w:szCs w:val="24"/>
        </w:rPr>
        <w:t>Hampton, VA, 23681, USA</w:t>
      </w:r>
    </w:p>
    <w:p w14:paraId="6BC5E631" w14:textId="77777777" w:rsidR="00A00725" w:rsidRDefault="00565925">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jc w:val="center"/>
        <w:rPr>
          <w:i/>
          <w:iCs/>
          <w:sz w:val="24"/>
          <w:szCs w:val="24"/>
        </w:rPr>
      </w:pPr>
      <w:r>
        <w:rPr>
          <w:i/>
          <w:iCs/>
          <w:sz w:val="24"/>
          <w:szCs w:val="24"/>
          <w:vertAlign w:val="superscript"/>
        </w:rPr>
        <w:t>2</w:t>
      </w:r>
      <w:r w:rsidR="00335DAE" w:rsidRPr="00335DAE">
        <w:rPr>
          <w:i/>
          <w:iCs/>
          <w:sz w:val="24"/>
          <w:szCs w:val="24"/>
        </w:rPr>
        <w:t xml:space="preserve">NASA </w:t>
      </w:r>
      <w:r w:rsidR="0016439D">
        <w:rPr>
          <w:i/>
          <w:iCs/>
          <w:sz w:val="24"/>
          <w:szCs w:val="24"/>
        </w:rPr>
        <w:t xml:space="preserve">Internship, Fellowship, and Scholarship Program, NASA </w:t>
      </w:r>
      <w:r w:rsidR="00335DAE" w:rsidRPr="00335DAE">
        <w:rPr>
          <w:i/>
          <w:iCs/>
          <w:sz w:val="24"/>
          <w:szCs w:val="24"/>
        </w:rPr>
        <w:t>Langley Research Center</w:t>
      </w:r>
      <w:r w:rsidR="00335DAE">
        <w:rPr>
          <w:i/>
          <w:iCs/>
          <w:sz w:val="24"/>
          <w:szCs w:val="24"/>
        </w:rPr>
        <w:t xml:space="preserve">, </w:t>
      </w:r>
      <w:r w:rsidR="00335DAE" w:rsidRPr="00335DAE">
        <w:rPr>
          <w:i/>
          <w:iCs/>
          <w:sz w:val="24"/>
          <w:szCs w:val="24"/>
        </w:rPr>
        <w:t>Hampton, VA</w:t>
      </w:r>
      <w:r w:rsidR="00A73805" w:rsidRPr="00335DAE">
        <w:rPr>
          <w:i/>
          <w:iCs/>
          <w:sz w:val="24"/>
          <w:szCs w:val="24"/>
        </w:rPr>
        <w:t xml:space="preserve">, </w:t>
      </w:r>
      <w:r w:rsidR="00335DAE" w:rsidRPr="00335DAE">
        <w:rPr>
          <w:i/>
          <w:iCs/>
          <w:sz w:val="24"/>
          <w:szCs w:val="24"/>
        </w:rPr>
        <w:t>23681, USA</w:t>
      </w:r>
    </w:p>
    <w:p w14:paraId="4A09A22D" w14:textId="77777777" w:rsidR="00A73805" w:rsidRPr="00335DAE" w:rsidRDefault="009A60B3">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jc w:val="center"/>
      </w:pPr>
      <w:hyperlink r:id="rId11" w:history="1">
        <w:r w:rsidR="005509B1">
          <w:rPr>
            <w:rStyle w:val="Hyperlink"/>
            <w:i/>
            <w:iCs/>
            <w:sz w:val="24"/>
            <w:szCs w:val="24"/>
          </w:rPr>
          <w:t>c.j.wohl@nasa.gov</w:t>
        </w:r>
      </w:hyperlink>
    </w:p>
    <w:p w14:paraId="6E9F7302" w14:textId="77777777" w:rsidR="00A73805" w:rsidRDefault="00A73805">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jc w:val="center"/>
        <w:rPr>
          <w:color w:val="0000FF"/>
        </w:rPr>
      </w:pPr>
    </w:p>
    <w:p w14:paraId="760C0BAF" w14:textId="77777777" w:rsidR="00A73805" w:rsidRDefault="00A73805">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jc w:val="center"/>
        <w:rPr>
          <w:color w:val="0000FF"/>
        </w:rPr>
      </w:pPr>
    </w:p>
    <w:p w14:paraId="4729316F" w14:textId="77777777" w:rsidR="00A73805" w:rsidRDefault="00A73805">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jc w:val="center"/>
        <w:rPr>
          <w:color w:val="0000FF"/>
          <w:sz w:val="24"/>
          <w:szCs w:val="24"/>
        </w:rPr>
        <w:sectPr w:rsidR="00A73805">
          <w:footerReference w:type="default" r:id="rId12"/>
          <w:footnotePr>
            <w:numRestart w:val="eachSect"/>
          </w:footnotePr>
          <w:endnotePr>
            <w:numFmt w:val="decimal"/>
          </w:endnotePr>
          <w:type w:val="continuous"/>
          <w:pgSz w:w="12240" w:h="15840"/>
          <w:pgMar w:top="1152" w:right="1080" w:bottom="1152" w:left="1224" w:header="720" w:footer="720" w:gutter="0"/>
          <w:cols w:space="720"/>
        </w:sectPr>
      </w:pPr>
    </w:p>
    <w:p w14:paraId="125A48B7" w14:textId="77777777" w:rsidR="00A73805" w:rsidRPr="004B6105" w:rsidRDefault="00A73805" w:rsidP="005E4D14">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60"/>
        <w:jc w:val="center"/>
      </w:pPr>
      <w:r w:rsidRPr="004B6105">
        <w:rPr>
          <w:b/>
          <w:bCs/>
          <w:sz w:val="24"/>
          <w:szCs w:val="24"/>
        </w:rPr>
        <w:t>Introduction</w:t>
      </w:r>
    </w:p>
    <w:p w14:paraId="4A493C59" w14:textId="7D7A06B3" w:rsidR="004F6079" w:rsidRPr="004B6105" w:rsidRDefault="00A73805" w:rsidP="008677FB">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60"/>
        <w:jc w:val="both"/>
      </w:pPr>
      <w:r w:rsidRPr="004B6105">
        <w:tab/>
      </w:r>
      <w:r w:rsidR="00F525F7" w:rsidRPr="004B6105">
        <w:t>A sustained presence in any extra-terrestrial environment will require the capability to generate materials, goods, and ultimately vehicles, construction supplies and habitats to be tenable</w:t>
      </w:r>
      <w:r w:rsidR="00746875" w:rsidRPr="004B6105">
        <w:t>.</w:t>
      </w:r>
      <w:r w:rsidR="001C4488" w:rsidRPr="004B6105">
        <w:fldChar w:fldCharType="begin"/>
      </w:r>
      <w:r w:rsidR="001C4488" w:rsidRPr="004B6105">
        <w:instrText xml:space="preserve"> ADDIN EN.CITE &lt;EndNote&gt;&lt;Cite&gt;&lt;Author&gt;Lim&lt;/Author&gt;&lt;Year&gt;2017&lt;/Year&gt;&lt;RecNum&gt;1434&lt;/RecNum&gt;&lt;DisplayText&gt;&lt;style face="superscript"&gt;1&lt;/style&gt;&lt;/DisplayText&gt;&lt;record&gt;&lt;rec-number&gt;1434&lt;/rec-number&gt;&lt;foreign-keys&gt;&lt;key app="EN" db-id="tvssw5tv8edz2mefzvhxvpv00w2v5dfdxp9d"&gt;1434&lt;/key&gt;&lt;/foreign-keys&gt;&lt;ref-type name="Journal Article"&gt;17&lt;/ref-type&gt;&lt;contributors&gt;&lt;authors&gt;&lt;author&gt;Lim, Sungwoo&lt;/author&gt;&lt;author&gt;Prabhu, Vibha Levin&lt;/author&gt;&lt;author&gt;Anand, Mahesh&lt;/author&gt;&lt;author&gt;Taylor, Lawrence A.&lt;/author&gt;&lt;/authors&gt;&lt;/contributors&gt;&lt;titles&gt;&lt;title&gt;Extra-Terrestrial Construction Processes - Advancements, Opportunities, and Challenges&lt;/title&gt;&lt;secondary-title&gt;Advances in Space Research&lt;/secondary-title&gt;&lt;/titles&gt;&lt;periodical&gt;&lt;full-title&gt;Advances in Space Research&lt;/full-title&gt;&lt;abbr-1&gt;Adv. Space Res.&lt;/abbr-1&gt;&lt;/periodical&gt;&lt;pages&gt;1413-1429&lt;/pages&gt;&lt;volume&gt;60&lt;/volume&gt;&lt;section&gt;1413&lt;/section&gt;&lt;dates&gt;&lt;year&gt;2017&lt;/year&gt;&lt;/dates&gt;&lt;urls&gt;&lt;/urls&gt;&lt;/record&gt;&lt;/Cite&gt;&lt;/EndNote&gt;</w:instrText>
      </w:r>
      <w:r w:rsidR="001C4488" w:rsidRPr="004B6105">
        <w:fldChar w:fldCharType="separate"/>
      </w:r>
      <w:r w:rsidR="001C4488" w:rsidRPr="004B6105">
        <w:rPr>
          <w:noProof/>
          <w:vertAlign w:val="superscript"/>
        </w:rPr>
        <w:t>1</w:t>
      </w:r>
      <w:r w:rsidR="001C4488" w:rsidRPr="004B6105">
        <w:fldChar w:fldCharType="end"/>
      </w:r>
      <w:r w:rsidR="00746875" w:rsidRPr="004B6105">
        <w:t xml:space="preserve">  </w:t>
      </w:r>
      <w:r w:rsidR="00C01548" w:rsidRPr="004B6105">
        <w:t>As an example, NASA, in collaboration with Made In Space, Inc., recently reported the results of extensive research toward enabling 3D printing in space.</w:t>
      </w:r>
      <w:r w:rsidR="00C01548" w:rsidRPr="004B6105">
        <w:rPr>
          <w:vertAlign w:val="superscript"/>
        </w:rPr>
        <w:t>2</w:t>
      </w:r>
      <w:r w:rsidR="00C01548" w:rsidRPr="004B6105">
        <w:t xml:space="preserve">  The extensive characterization and comparison </w:t>
      </w:r>
      <w:r w:rsidR="00D717D0" w:rsidRPr="004B6105">
        <w:t>of 3D printed articles</w:t>
      </w:r>
      <w:r w:rsidR="00C01548" w:rsidRPr="004B6105">
        <w:t xml:space="preserve"> suggested that, overall, </w:t>
      </w:r>
      <w:r w:rsidR="00D717D0" w:rsidRPr="004B6105">
        <w:t>articles generated</w:t>
      </w:r>
      <w:r w:rsidR="00C01548" w:rsidRPr="004B6105">
        <w:t xml:space="preserve"> </w:t>
      </w:r>
      <w:r w:rsidR="00D717D0" w:rsidRPr="004B6105">
        <w:t>in the International Space Station</w:t>
      </w:r>
      <w:r w:rsidR="00C01548" w:rsidRPr="004B6105">
        <w:t xml:space="preserve"> </w:t>
      </w:r>
      <w:r w:rsidR="00D717D0" w:rsidRPr="004B6105">
        <w:t>micro</w:t>
      </w:r>
      <w:r w:rsidR="00C01548" w:rsidRPr="004B6105">
        <w:t xml:space="preserve">gravity environment  </w:t>
      </w:r>
      <w:r w:rsidR="00D717D0" w:rsidRPr="004B6105">
        <w:t xml:space="preserve">were comparable to those generated on Earth. </w:t>
      </w:r>
      <w:r w:rsidR="00C01548" w:rsidRPr="004B6105">
        <w:t xml:space="preserve"> </w:t>
      </w:r>
      <w:r w:rsidR="00D717D0" w:rsidRPr="004B6105">
        <w:t>The benefit of in-space manufacturing can be increased through utilization of recyclable materials.  A recent analysis of a hypothetical 1,100 day round trip mission to Mars determined that significant mass savings and increase in mission probability of success could be achieved through in-space man</w:t>
      </w:r>
      <w:r w:rsidR="000D013E" w:rsidRPr="004B6105">
        <w:t>ufacturing with recyclable mate</w:t>
      </w:r>
      <w:r w:rsidR="00D717D0" w:rsidRPr="004B6105">
        <w:t>r</w:t>
      </w:r>
      <w:r w:rsidR="000D013E" w:rsidRPr="004B6105">
        <w:t>i</w:t>
      </w:r>
      <w:r w:rsidR="00D717D0" w:rsidRPr="004B6105">
        <w:t>als</w:t>
      </w:r>
      <w:r w:rsidR="00746875" w:rsidRPr="004B6105">
        <w:t>.</w:t>
      </w:r>
      <w:r w:rsidR="004B2E2D" w:rsidRPr="004B6105">
        <w:rPr>
          <w:vertAlign w:val="superscript"/>
        </w:rPr>
        <w:t>3</w:t>
      </w:r>
      <w:r w:rsidR="00746875" w:rsidRPr="004B6105">
        <w:t xml:space="preserve">  </w:t>
      </w:r>
      <w:r w:rsidR="00F525F7" w:rsidRPr="004B6105">
        <w:t>NASA’s p</w:t>
      </w:r>
      <w:r w:rsidR="00746875" w:rsidRPr="004B6105">
        <w:t xml:space="preserve">roject </w:t>
      </w:r>
      <w:r w:rsidR="00F525F7" w:rsidRPr="004B6105">
        <w:t>ESPUR</w:t>
      </w:r>
      <w:r w:rsidR="00746875" w:rsidRPr="004B6105">
        <w:t xml:space="preserve"> (</w:t>
      </w:r>
      <w:r w:rsidR="00F525F7" w:rsidRPr="004B6105">
        <w:t>Enabling Sustained Presence Using Recyclables</w:t>
      </w:r>
      <w:r w:rsidR="00746875" w:rsidRPr="004B6105">
        <w:t xml:space="preserve">), through support from NASA Langley’s Innovative Research and Development Fund, </w:t>
      </w:r>
      <w:r w:rsidR="00262EBA" w:rsidRPr="004B6105">
        <w:t xml:space="preserve">is investigating </w:t>
      </w:r>
      <w:r w:rsidR="00F525F7" w:rsidRPr="004B6105">
        <w:t xml:space="preserve">novel, </w:t>
      </w:r>
      <w:r w:rsidR="00746875" w:rsidRPr="004B6105">
        <w:t>polymer-coated</w:t>
      </w:r>
      <w:r w:rsidR="00F525F7" w:rsidRPr="004B6105">
        <w:t>,</w:t>
      </w:r>
      <w:r w:rsidR="00746875" w:rsidRPr="004B6105">
        <w:t xml:space="preserve"> epoxy microparticle systems </w:t>
      </w:r>
      <w:r w:rsidR="00F525F7" w:rsidRPr="004B6105">
        <w:t>as an enabling technology to realize in-space manufacturing using recyclable feedstocks</w:t>
      </w:r>
      <w:r w:rsidR="00746875" w:rsidRPr="004B6105">
        <w:t xml:space="preserve"> (</w:t>
      </w:r>
      <w:r w:rsidR="00A32045" w:rsidRPr="004B6105">
        <w:t>Figure</w:t>
      </w:r>
      <w:r w:rsidR="00746875" w:rsidRPr="004B6105">
        <w:t xml:space="preserve"> 1).    </w:t>
      </w:r>
    </w:p>
    <w:p w14:paraId="05967339" w14:textId="7BA17CC4" w:rsidR="004F6079" w:rsidRPr="004B6105" w:rsidRDefault="00DC5A1A" w:rsidP="004F6079">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120"/>
        <w:jc w:val="center"/>
      </w:pPr>
      <w:r w:rsidRPr="004B6105">
        <w:rPr>
          <w:noProof/>
        </w:rPr>
        <w:drawing>
          <wp:inline distT="0" distB="0" distL="0" distR="0" wp14:anchorId="7D3C60C3" wp14:editId="105918E5">
            <wp:extent cx="2584110" cy="1297577"/>
            <wp:effectExtent l="0" t="0" r="6985" b="0"/>
            <wp:docPr id="16" name="Content Placeholder 1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6" name="Content Placeholder 15"/>
                    <pic:cNvPicPr>
                      <a:picLocks noGrp="1" noChangeAspect="1"/>
                    </pic:cNvPicPr>
                  </pic:nvPicPr>
                  <pic:blipFill>
                    <a:blip r:embed="rId13"/>
                    <a:stretch>
                      <a:fillRect/>
                    </a:stretch>
                  </pic:blipFill>
                  <pic:spPr>
                    <a:xfrm>
                      <a:off x="0" y="0"/>
                      <a:ext cx="2592952" cy="1302017"/>
                    </a:xfrm>
                    <a:prstGeom prst="rect">
                      <a:avLst/>
                    </a:prstGeom>
                  </pic:spPr>
                </pic:pic>
              </a:graphicData>
            </a:graphic>
          </wp:inline>
        </w:drawing>
      </w:r>
    </w:p>
    <w:p w14:paraId="77CF167D" w14:textId="3F95D07D" w:rsidR="004F6079" w:rsidRPr="004B6105" w:rsidRDefault="004F6079" w:rsidP="004F6079">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60"/>
        <w:jc w:val="both"/>
        <w:rPr>
          <w:color w:val="FF0000"/>
        </w:rPr>
      </w:pPr>
      <w:r w:rsidRPr="004B6105">
        <w:t xml:space="preserve">Figure </w:t>
      </w:r>
      <w:r w:rsidR="009A60B3">
        <w:fldChar w:fldCharType="begin"/>
      </w:r>
      <w:r w:rsidR="009A60B3">
        <w:instrText xml:space="preserve"> SEQ Figure \* ARABIC </w:instrText>
      </w:r>
      <w:r w:rsidR="009A60B3">
        <w:fldChar w:fldCharType="separate"/>
      </w:r>
      <w:r w:rsidR="00FC240B" w:rsidRPr="004B6105">
        <w:rPr>
          <w:noProof/>
        </w:rPr>
        <w:t>1</w:t>
      </w:r>
      <w:r w:rsidR="009A60B3">
        <w:rPr>
          <w:noProof/>
        </w:rPr>
        <w:fldChar w:fldCharType="end"/>
      </w:r>
      <w:r w:rsidRPr="004B6105">
        <w:t xml:space="preserve">. </w:t>
      </w:r>
      <w:r w:rsidR="00DC5A1A" w:rsidRPr="004B6105">
        <w:t>ESPUR</w:t>
      </w:r>
      <w:r w:rsidRPr="004B6105">
        <w:t xml:space="preserve"> reusable feedstock approach</w:t>
      </w:r>
      <w:r w:rsidR="0008405C" w:rsidRPr="004B6105">
        <w:t>.</w:t>
      </w:r>
    </w:p>
    <w:p w14:paraId="396B8582" w14:textId="404E08A1" w:rsidR="00627246" w:rsidRPr="004B6105" w:rsidRDefault="004324D6" w:rsidP="008677FB">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60"/>
        <w:jc w:val="both"/>
      </w:pPr>
      <w:r w:rsidRPr="004B6105">
        <w:tab/>
      </w:r>
      <w:r w:rsidR="00F525F7" w:rsidRPr="004B6105">
        <w:t xml:space="preserve">Building from previously </w:t>
      </w:r>
      <w:r w:rsidR="000D013E" w:rsidRPr="004B6105">
        <w:t>reported results,</w:t>
      </w:r>
      <w:r w:rsidR="008A13D3" w:rsidRPr="004B6105">
        <w:rPr>
          <w:vertAlign w:val="superscript"/>
        </w:rPr>
        <w:t>4</w:t>
      </w:r>
      <w:r w:rsidR="000D013E" w:rsidRPr="004B6105">
        <w:t xml:space="preserve"> further progress toward synthesis of the polymer coating containing click chemical functionalities will be </w:t>
      </w:r>
      <w:bookmarkStart w:id="0" w:name="_GoBack"/>
      <w:r w:rsidR="000D013E" w:rsidRPr="009A60B3">
        <w:t>descri</w:t>
      </w:r>
      <w:r w:rsidR="004201BB" w:rsidRPr="009A60B3">
        <w:t>b</w:t>
      </w:r>
      <w:r w:rsidR="000D013E" w:rsidRPr="009A60B3">
        <w:t>ed</w:t>
      </w:r>
      <w:bookmarkEnd w:id="0"/>
      <w:r w:rsidR="000D013E" w:rsidRPr="004B6105">
        <w:t xml:space="preserve"> here.  Finite elemental analysis (FEA) has been utilized, in light of scale-free/small world considerations in an effort to identify compositions most likely to yield robust macroscopic geometries.  Initial results will be described here.  Finally, potential mass savings and life cycle of this recyclable materials technology will be discussed. </w:t>
      </w:r>
      <w:r w:rsidR="00F525F7" w:rsidRPr="004B6105">
        <w:t xml:space="preserve"> </w:t>
      </w:r>
    </w:p>
    <w:p w14:paraId="6CED9834" w14:textId="77777777" w:rsidR="0061211D" w:rsidRPr="004B6105" w:rsidRDefault="00C35F95" w:rsidP="004B2D82">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60"/>
        <w:jc w:val="center"/>
        <w:rPr>
          <w:b/>
          <w:bCs/>
          <w:sz w:val="24"/>
        </w:rPr>
      </w:pPr>
      <w:r w:rsidRPr="004B6105">
        <w:rPr>
          <w:b/>
          <w:bCs/>
          <w:sz w:val="24"/>
        </w:rPr>
        <w:t>Experimental</w:t>
      </w:r>
    </w:p>
    <w:p w14:paraId="32D76013" w14:textId="424AC0BD" w:rsidR="008677FB" w:rsidRPr="004B6105" w:rsidRDefault="004F6079" w:rsidP="008677FB">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60"/>
        <w:jc w:val="both"/>
      </w:pPr>
      <w:r w:rsidRPr="004B6105">
        <w:rPr>
          <w:i/>
        </w:rPr>
        <w:t>Materials and methods.</w:t>
      </w:r>
      <w:r w:rsidRPr="004B6105">
        <w:t xml:space="preserve"> </w:t>
      </w:r>
      <w:r w:rsidR="00BB1576" w:rsidRPr="004B6105">
        <w:t xml:space="preserve">All materials were obtained from Millipore Sigma and used as received.  Spectroscopic characterization was performed on a </w:t>
      </w:r>
      <w:r w:rsidR="00BB1576" w:rsidRPr="004B6105">
        <w:rPr>
          <w:rFonts w:eastAsia="Calibri"/>
        </w:rPr>
        <w:t>Thermo Fisher Scientific Nicolet iS5 FTIR with iD7 ATR attachment and a</w:t>
      </w:r>
      <w:r w:rsidR="00BB1576" w:rsidRPr="004B6105">
        <w:t xml:space="preserve"> Bruker </w:t>
      </w:r>
      <w:r w:rsidR="00BB1576" w:rsidRPr="004B6105">
        <w:rPr>
          <w:rFonts w:eastAsia="Calibri"/>
        </w:rPr>
        <w:t xml:space="preserve">300 Ultra Shield™ </w:t>
      </w:r>
      <w:r w:rsidR="00BB1576" w:rsidRPr="004B6105">
        <w:t>using CDCl</w:t>
      </w:r>
      <w:r w:rsidR="00BB1576" w:rsidRPr="004B6105">
        <w:rPr>
          <w:vertAlign w:val="subscript"/>
        </w:rPr>
        <w:t>3</w:t>
      </w:r>
      <w:r w:rsidR="00BB1576" w:rsidRPr="004B6105">
        <w:t xml:space="preserve">.  All </w:t>
      </w:r>
      <w:r w:rsidR="00BB1576" w:rsidRPr="004B6105">
        <w:rPr>
          <w:vertAlign w:val="superscript"/>
        </w:rPr>
        <w:t>1</w:t>
      </w:r>
      <w:r w:rsidR="00BB1576" w:rsidRPr="004B6105">
        <w:t xml:space="preserve">H NMR spectra were referenced to the solvent peak at 7.26 </w:t>
      </w:r>
      <w:r w:rsidR="00FC42CE" w:rsidRPr="004B6105">
        <w:t>ppm</w:t>
      </w:r>
      <w:r w:rsidR="00BB1576" w:rsidRPr="004B6105">
        <w:t xml:space="preserve">.  </w:t>
      </w:r>
      <w:r w:rsidR="000A341C" w:rsidRPr="004B6105">
        <w:t xml:space="preserve">Optical microscopy was performed using a Leica DM8000M.  </w:t>
      </w:r>
      <w:r w:rsidR="00691490" w:rsidRPr="004B6105">
        <w:t>Thermal gravimetric analysis was performed</w:t>
      </w:r>
      <w:r w:rsidR="00BB1576" w:rsidRPr="004B6105">
        <w:t xml:space="preserve"> using a TA Instruments TGA Q50 </w:t>
      </w:r>
      <w:r w:rsidR="00691490" w:rsidRPr="004B6105">
        <w:t>with heating from ambient to 600 °C at 10 °C/min.  Glass transition temperatures (T</w:t>
      </w:r>
      <w:r w:rsidR="00691490" w:rsidRPr="004B6105">
        <w:rPr>
          <w:vertAlign w:val="subscript"/>
        </w:rPr>
        <w:t>g</w:t>
      </w:r>
      <w:r w:rsidR="00691490" w:rsidRPr="004B6105">
        <w:t xml:space="preserve">) were determined using </w:t>
      </w:r>
      <w:r w:rsidR="00BB1576" w:rsidRPr="004B6105">
        <w:t xml:space="preserve">a TA Instruments </w:t>
      </w:r>
      <w:r w:rsidR="00691490" w:rsidRPr="004B6105">
        <w:t xml:space="preserve">DSC Q20 with initial heating to </w:t>
      </w:r>
      <w:r w:rsidR="003E5A80" w:rsidRPr="004B6105">
        <w:t>1</w:t>
      </w:r>
      <w:r w:rsidR="00691490" w:rsidRPr="004B6105">
        <w:t xml:space="preserve">00 °C, followed by cooling to -40 °C and subsequent heating to </w:t>
      </w:r>
      <w:r w:rsidR="003E5A80" w:rsidRPr="004B6105">
        <w:t>1</w:t>
      </w:r>
      <w:r w:rsidR="00691490" w:rsidRPr="004B6105">
        <w:t>00 °C. Heating and cooling rates were 10 °C/min and 50 °C/min, respectively.  T</w:t>
      </w:r>
      <w:r w:rsidR="00691490" w:rsidRPr="004B6105">
        <w:rPr>
          <w:vertAlign w:val="subscript"/>
        </w:rPr>
        <w:t>g</w:t>
      </w:r>
      <w:r w:rsidR="00691490" w:rsidRPr="004B6105">
        <w:t xml:space="preserve"> was determined during the second heat cycle.  </w:t>
      </w:r>
      <w:r w:rsidR="008B48C3" w:rsidRPr="004B6105">
        <w:t>Rheological characterization was performed on an Anton Paar MCR502 using a parallel plate configuration</w:t>
      </w:r>
      <w:r w:rsidR="00BB1576" w:rsidRPr="004B6105">
        <w:t xml:space="preserve">. </w:t>
      </w:r>
    </w:p>
    <w:p w14:paraId="36DF4EE3" w14:textId="0EA40455" w:rsidR="000A341C" w:rsidRPr="004B6105" w:rsidRDefault="000A341C" w:rsidP="008677FB">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60"/>
        <w:jc w:val="both"/>
      </w:pPr>
      <w:r w:rsidRPr="004B6105">
        <w:tab/>
        <w:t>All syntheses were performed using flame-dried glassware under a nitrogen atmosphere.  For synthesis of the carbonate oligomers</w:t>
      </w:r>
      <w:r w:rsidR="00A32045" w:rsidRPr="004B6105">
        <w:t xml:space="preserve"> (Scheme 1A)</w:t>
      </w:r>
      <w:r w:rsidRPr="004B6105">
        <w:t>, a 3-necked flask was outfitted with a mechanical stir rod, an N</w:t>
      </w:r>
      <w:r w:rsidRPr="004B6105">
        <w:rPr>
          <w:vertAlign w:val="subscript"/>
        </w:rPr>
        <w:t>2</w:t>
      </w:r>
      <w:r w:rsidRPr="004B6105">
        <w:t xml:space="preserve"> inlet, and a vigreux column.  This was charged with dimethyl carbonate</w:t>
      </w:r>
      <w:r w:rsidR="00A32045" w:rsidRPr="004B6105">
        <w:t xml:space="preserve"> (DMC)</w:t>
      </w:r>
      <w:r w:rsidRPr="004B6105">
        <w:t>, neopentylglycol</w:t>
      </w:r>
      <w:r w:rsidR="00A32045" w:rsidRPr="004B6105">
        <w:t xml:space="preserve"> (NPG)</w:t>
      </w:r>
      <w:r w:rsidRPr="004B6105">
        <w:t>,</w:t>
      </w:r>
      <w:r w:rsidR="00D12157" w:rsidRPr="004B6105">
        <w:t xml:space="preserve"> and </w:t>
      </w:r>
      <w:r w:rsidRPr="004B6105">
        <w:t>triazabicyclodecene (TBD)</w:t>
      </w:r>
      <w:r w:rsidR="00A32045" w:rsidRPr="004B6105">
        <w:t xml:space="preserve">.  The NPG:DMC </w:t>
      </w:r>
      <w:r w:rsidR="00F64F23" w:rsidRPr="004B6105">
        <w:t xml:space="preserve">molar </w:t>
      </w:r>
      <w:r w:rsidR="00A32045" w:rsidRPr="004B6105">
        <w:t xml:space="preserve">ratio was varied, while the TBD:NPG </w:t>
      </w:r>
      <w:r w:rsidR="00F64F23" w:rsidRPr="004B6105">
        <w:t xml:space="preserve">molar </w:t>
      </w:r>
      <w:r w:rsidR="00A32045" w:rsidRPr="004B6105">
        <w:t xml:space="preserve">ratio was 0.05 for all syntheses.  The flask was placed in an oil bath and heated </w:t>
      </w:r>
      <w:r w:rsidR="00F64F23" w:rsidRPr="004B6105">
        <w:t xml:space="preserve">with stirring </w:t>
      </w:r>
      <w:r w:rsidR="00A32045" w:rsidRPr="004B6105">
        <w:t>to 70 °C under N</w:t>
      </w:r>
      <w:r w:rsidR="00A32045" w:rsidRPr="004B6105">
        <w:rPr>
          <w:vertAlign w:val="subscript"/>
        </w:rPr>
        <w:t>2</w:t>
      </w:r>
      <w:r w:rsidR="00A32045" w:rsidRPr="004B6105">
        <w:t xml:space="preserve"> for approximately 20 h.  A Dean-Stark trap was placed below the vigreux column and the oil bath temperature was raised to 130 °C to remove unreacted DMC.  </w:t>
      </w:r>
      <w:r w:rsidR="00C02067" w:rsidRPr="004B6105">
        <w:t>The resultant product was transferred to a sample vial for further analysis.</w:t>
      </w:r>
      <w:r w:rsidR="00A32045" w:rsidRPr="004B6105">
        <w:t xml:space="preserve">   </w:t>
      </w:r>
    </w:p>
    <w:p w14:paraId="34D244EB" w14:textId="3E687712" w:rsidR="008677FB" w:rsidRPr="004B6105" w:rsidRDefault="00B84FBE" w:rsidP="008677FB">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120"/>
        <w:jc w:val="center"/>
      </w:pPr>
      <w:r w:rsidRPr="004B6105">
        <w:rPr>
          <w:noProof/>
        </w:rPr>
        <w:drawing>
          <wp:inline distT="0" distB="0" distL="0" distR="0" wp14:anchorId="2C05B319" wp14:editId="131F3744">
            <wp:extent cx="3012582" cy="985222"/>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8440" cy="1000219"/>
                    </a:xfrm>
                    <a:prstGeom prst="rect">
                      <a:avLst/>
                    </a:prstGeom>
                    <a:noFill/>
                  </pic:spPr>
                </pic:pic>
              </a:graphicData>
            </a:graphic>
          </wp:inline>
        </w:drawing>
      </w:r>
    </w:p>
    <w:p w14:paraId="7EE6211E" w14:textId="1D7C70CD" w:rsidR="008677FB" w:rsidRPr="004B6105" w:rsidRDefault="008677FB" w:rsidP="008677FB">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60"/>
        <w:jc w:val="center"/>
      </w:pPr>
      <w:r w:rsidRPr="004B6105">
        <w:t xml:space="preserve">Scheme </w:t>
      </w:r>
      <w:r w:rsidR="00743067" w:rsidRPr="004B6105">
        <w:t>1</w:t>
      </w:r>
      <w:r w:rsidRPr="004B6105">
        <w:t xml:space="preserve">. </w:t>
      </w:r>
      <w:r w:rsidR="00876963" w:rsidRPr="004B6105">
        <w:t xml:space="preserve">(A) Synthesis of carbonate oligomer. (B) </w:t>
      </w:r>
      <w:r w:rsidR="00FC42CE" w:rsidRPr="004B6105">
        <w:t>Cop</w:t>
      </w:r>
      <w:r w:rsidR="00876963" w:rsidRPr="004B6105">
        <w:t>oly</w:t>
      </w:r>
      <w:r w:rsidR="00FC42CE" w:rsidRPr="004B6105">
        <w:t>(</w:t>
      </w:r>
      <w:r w:rsidR="00876963" w:rsidRPr="004B6105">
        <w:t>urethane</w:t>
      </w:r>
      <w:r w:rsidR="00FC42CE" w:rsidRPr="004B6105">
        <w:t xml:space="preserve"> carbonate)</w:t>
      </w:r>
      <w:r w:rsidR="00876963" w:rsidRPr="004B6105">
        <w:t xml:space="preserve"> synthesis</w:t>
      </w:r>
    </w:p>
    <w:p w14:paraId="4C3F3575" w14:textId="7DF8AA74" w:rsidR="00A32045" w:rsidRPr="004B6105" w:rsidRDefault="00A32045" w:rsidP="00A32045">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60"/>
        <w:jc w:val="both"/>
      </w:pPr>
      <w:r w:rsidRPr="004B6105">
        <w:tab/>
      </w:r>
      <w:r w:rsidR="004733B2" w:rsidRPr="004B6105">
        <w:t>Cop</w:t>
      </w:r>
      <w:r w:rsidRPr="004B6105">
        <w:t>oly(carbonate urethane) (</w:t>
      </w:r>
      <w:r w:rsidR="004733B2" w:rsidRPr="004B6105">
        <w:t>C</w:t>
      </w:r>
      <w:r w:rsidRPr="004B6105">
        <w:t xml:space="preserve">PCU) synthesis was completed in the same glassware configuration as the </w:t>
      </w:r>
      <w:r w:rsidR="004733B2" w:rsidRPr="004B6105">
        <w:t xml:space="preserve">carbonate oligomer </w:t>
      </w:r>
      <w:r w:rsidRPr="004B6105">
        <w:t xml:space="preserve"> synthesis (Scheme 1B)</w:t>
      </w:r>
      <w:r w:rsidR="00F64F23" w:rsidRPr="004B6105">
        <w:t xml:space="preserve">.  For this reaction, </w:t>
      </w:r>
      <w:r w:rsidR="00F64F23" w:rsidRPr="004B6105">
        <w:lastRenderedPageBreak/>
        <w:t xml:space="preserve">the glassware was charged with the </w:t>
      </w:r>
      <w:r w:rsidR="004733B2" w:rsidRPr="004B6105">
        <w:t>carbonate oligomer</w:t>
      </w:r>
      <w:r w:rsidR="00F64F23" w:rsidRPr="004B6105">
        <w:t xml:space="preserve">, m-xylylenediamine, and TBD.  Reactants were at stoichiometric equivalence with a TBD molar ratio of 0.05.  The flask was placed in an oil bath and heated with stirring to 70 °C for 1 h and to 130 °C overnight.  </w:t>
      </w:r>
      <w:r w:rsidR="00C02067" w:rsidRPr="004B6105">
        <w:t>The resultant product was transferred to a sample vial for further analysis.</w:t>
      </w:r>
    </w:p>
    <w:p w14:paraId="47B01821" w14:textId="682CA824" w:rsidR="00743067" w:rsidRPr="004B6105" w:rsidRDefault="00743067" w:rsidP="00A32045">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60"/>
        <w:jc w:val="both"/>
      </w:pPr>
      <w:r w:rsidRPr="004B6105">
        <w:tab/>
      </w:r>
      <w:r w:rsidR="008B48C3" w:rsidRPr="004B6105">
        <w:t>A hydroxyl-functionalized maleimide derivative was synthesized, based on a literature procedure,</w:t>
      </w:r>
      <w:r w:rsidR="008A13D3" w:rsidRPr="004B6105">
        <w:rPr>
          <w:vertAlign w:val="superscript"/>
        </w:rPr>
        <w:t>5</w:t>
      </w:r>
      <w:r w:rsidR="008B48C3" w:rsidRPr="004B6105">
        <w:t xml:space="preserve"> to integrate this click-chemistry functionality into the CPCU material.   This three-step reaction process is shown in Scheme 2.  For brevity, the reader is referred to the work of Zhang et al., for reaction details. </w:t>
      </w:r>
    </w:p>
    <w:p w14:paraId="1BEAC2B4" w14:textId="5328A7F4" w:rsidR="00743067" w:rsidRPr="004B6105" w:rsidRDefault="00DC5A1A" w:rsidP="00743067">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120"/>
        <w:jc w:val="center"/>
      </w:pPr>
      <w:r w:rsidRPr="004B6105">
        <w:rPr>
          <w:noProof/>
        </w:rPr>
        <w:drawing>
          <wp:inline distT="0" distB="0" distL="0" distR="0" wp14:anchorId="59C02AFC" wp14:editId="3C3DDC3D">
            <wp:extent cx="2866383" cy="131617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81868" cy="1323283"/>
                    </a:xfrm>
                    <a:prstGeom prst="rect">
                      <a:avLst/>
                    </a:prstGeom>
                    <a:noFill/>
                  </pic:spPr>
                </pic:pic>
              </a:graphicData>
            </a:graphic>
          </wp:inline>
        </w:drawing>
      </w:r>
    </w:p>
    <w:p w14:paraId="183C3E3F" w14:textId="7C0C4053" w:rsidR="00743067" w:rsidRPr="004B6105" w:rsidRDefault="00743067" w:rsidP="00743067">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60"/>
        <w:jc w:val="center"/>
      </w:pPr>
      <w:r w:rsidRPr="004B6105">
        <w:t>Scheme 2. Maleimide derivative synthesis</w:t>
      </w:r>
    </w:p>
    <w:p w14:paraId="6D6E83B8" w14:textId="77777777" w:rsidR="007919D1" w:rsidRPr="004B6105" w:rsidRDefault="007919D1" w:rsidP="008677FB">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60"/>
        <w:jc w:val="center"/>
        <w:rPr>
          <w:b/>
          <w:bCs/>
          <w:sz w:val="24"/>
        </w:rPr>
      </w:pPr>
    </w:p>
    <w:p w14:paraId="1A8A277E" w14:textId="0030DBD7" w:rsidR="00780AD9" w:rsidRPr="004B6105" w:rsidRDefault="00780AD9" w:rsidP="008677FB">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60"/>
        <w:jc w:val="center"/>
        <w:rPr>
          <w:b/>
          <w:bCs/>
          <w:sz w:val="24"/>
        </w:rPr>
      </w:pPr>
      <w:r w:rsidRPr="004B6105">
        <w:rPr>
          <w:b/>
          <w:bCs/>
          <w:sz w:val="24"/>
        </w:rPr>
        <w:t>Results and Discussion</w:t>
      </w:r>
    </w:p>
    <w:p w14:paraId="6F5DFB8D" w14:textId="7FBCDFC3" w:rsidR="004D393B" w:rsidRPr="004B6105" w:rsidRDefault="00780AD9" w:rsidP="004D393B">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60"/>
        <w:jc w:val="both"/>
      </w:pPr>
      <w:r w:rsidRPr="004B6105">
        <w:rPr>
          <w:color w:val="0000FF"/>
        </w:rPr>
        <w:tab/>
      </w:r>
      <w:r w:rsidR="00BD4C1C" w:rsidRPr="004B6105">
        <w:rPr>
          <w:i/>
        </w:rPr>
        <w:t>Polymer Synthesis.</w:t>
      </w:r>
      <w:r w:rsidR="00BD4C1C" w:rsidRPr="004B6105">
        <w:t xml:space="preserve">  </w:t>
      </w:r>
      <w:r w:rsidR="004D393B" w:rsidRPr="004B6105">
        <w:t>Based on previous results,</w:t>
      </w:r>
      <w:r w:rsidR="008A13D3" w:rsidRPr="004B6105">
        <w:rPr>
          <w:vertAlign w:val="superscript"/>
        </w:rPr>
        <w:t>4</w:t>
      </w:r>
      <w:r w:rsidR="00BD4C1C" w:rsidRPr="004B6105">
        <w:t xml:space="preserve"> t</w:t>
      </w:r>
      <w:r w:rsidR="004D393B" w:rsidRPr="004B6105">
        <w:t xml:space="preserve">he nature of the CPCU system has a strong dependence on the molecular weight of the polycarbonate oligomer.  A series of polycarbonate oligomers were synthesized at different target molecular weights based on the </w:t>
      </w:r>
      <w:r w:rsidR="004B6105" w:rsidRPr="004B6105">
        <w:t xml:space="preserve">modified </w:t>
      </w:r>
      <w:r w:rsidR="004D393B" w:rsidRPr="004B6105">
        <w:t xml:space="preserve">Carothers equation (Eq. 1):  </w:t>
      </w:r>
    </w:p>
    <w:tbl>
      <w:tblPr>
        <w:tblStyle w:val="TableGrid"/>
        <w:tblpPr w:leftFromText="180" w:rightFromText="180" w:vertAnchor="text" w:horzAnchor="margin" w:tblpY="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0"/>
        <w:gridCol w:w="722"/>
      </w:tblGrid>
      <w:tr w:rsidR="004D393B" w:rsidRPr="004B6105" w14:paraId="64C95173" w14:textId="77777777" w:rsidTr="004D393B">
        <w:tc>
          <w:tcPr>
            <w:tcW w:w="4030" w:type="dxa"/>
            <w:vAlign w:val="center"/>
          </w:tcPr>
          <w:p w14:paraId="44B8FDBE" w14:textId="77777777" w:rsidR="004D393B" w:rsidRPr="004B6105" w:rsidRDefault="004D393B" w:rsidP="004D393B">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60"/>
              <w:jc w:val="center"/>
            </w:pPr>
            <m:oMathPara>
              <m:oMath>
                <m:r>
                  <w:rPr>
                    <w:rFonts w:ascii="Cambria Math" w:hAnsi="Cambria Math"/>
                  </w:rPr>
                  <m:t>DP=</m:t>
                </m:r>
                <m:f>
                  <m:fPr>
                    <m:ctrlPr>
                      <w:rPr>
                        <w:rFonts w:ascii="Cambria Math" w:hAnsi="Cambria Math"/>
                        <w:i/>
                      </w:rPr>
                    </m:ctrlPr>
                  </m:fPr>
                  <m:num>
                    <m:r>
                      <w:rPr>
                        <w:rFonts w:ascii="Cambria Math" w:hAnsi="Cambria Math"/>
                      </w:rPr>
                      <m:t>1+r</m:t>
                    </m:r>
                  </m:num>
                  <m:den>
                    <m:r>
                      <w:rPr>
                        <w:rFonts w:ascii="Cambria Math" w:hAnsi="Cambria Math"/>
                      </w:rPr>
                      <m:t>1-r</m:t>
                    </m:r>
                  </m:den>
                </m:f>
              </m:oMath>
            </m:oMathPara>
          </w:p>
        </w:tc>
        <w:tc>
          <w:tcPr>
            <w:tcW w:w="722" w:type="dxa"/>
            <w:vAlign w:val="center"/>
          </w:tcPr>
          <w:p w14:paraId="07EB3127" w14:textId="77777777" w:rsidR="004D393B" w:rsidRPr="004B6105" w:rsidRDefault="004D393B" w:rsidP="004D393B">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60"/>
              <w:jc w:val="center"/>
            </w:pPr>
            <w:r w:rsidRPr="004B6105">
              <w:t>(Eq.1)</w:t>
            </w:r>
          </w:p>
        </w:tc>
      </w:tr>
    </w:tbl>
    <w:p w14:paraId="537A968E" w14:textId="4716B5D2" w:rsidR="004D393B" w:rsidRPr="004B6105" w:rsidRDefault="004D393B" w:rsidP="004D393B">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before="60" w:after="60"/>
        <w:jc w:val="both"/>
        <w:rPr>
          <w:color w:val="FF0000"/>
        </w:rPr>
      </w:pPr>
      <w:r w:rsidRPr="004B6105">
        <w:t xml:space="preserve">where DP is the degree of polymerization and </w:t>
      </w:r>
      <w:r w:rsidRPr="004B6105">
        <w:rPr>
          <w:i/>
        </w:rPr>
        <w:t>r</w:t>
      </w:r>
      <w:r w:rsidRPr="004B6105">
        <w:t xml:space="preserve"> is the reactant ratio with the carbonate oligomer in excess.</w:t>
      </w:r>
      <w:r w:rsidRPr="004B6105">
        <w:rPr>
          <w:vertAlign w:val="superscript"/>
        </w:rPr>
        <w:t>6</w:t>
      </w:r>
      <w:r w:rsidRPr="004B6105">
        <w:t xml:space="preserve">  End-group analysis using </w:t>
      </w:r>
      <w:r w:rsidRPr="004B6105">
        <w:rPr>
          <w:vertAlign w:val="superscript"/>
        </w:rPr>
        <w:t>1</w:t>
      </w:r>
      <w:r w:rsidRPr="004B6105">
        <w:t>H NMR spectra were utilized to determine the actual molecular weight of the synthesized products.  The remaining methyl protons derived from the DMC end units were compared to the methylene protons and methyl protons from the NPG monomer.  Results from this analysis deviated significantly from values calculated according to Eq. 1 (Figure 2).</w:t>
      </w:r>
    </w:p>
    <w:p w14:paraId="4119DE85" w14:textId="7855B92C" w:rsidR="00780AD9" w:rsidRPr="004B6105" w:rsidRDefault="004D393B" w:rsidP="00780AD9">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60"/>
        <w:jc w:val="both"/>
      </w:pPr>
      <w:r w:rsidRPr="004B6105">
        <w:rPr>
          <w:color w:val="FF0000"/>
        </w:rPr>
        <w:t xml:space="preserve"> </w:t>
      </w:r>
    </w:p>
    <w:p w14:paraId="187A74AD" w14:textId="1ED1745A" w:rsidR="005E4D14" w:rsidRPr="004B6105" w:rsidRDefault="00C01548" w:rsidP="005E4D14">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60"/>
        <w:jc w:val="both"/>
      </w:pPr>
      <w:r w:rsidRPr="004B6105">
        <w:rPr>
          <w:noProof/>
        </w:rPr>
        <w:drawing>
          <wp:inline distT="0" distB="0" distL="0" distR="0" wp14:anchorId="0C992698" wp14:editId="294EC7B7">
            <wp:extent cx="2679929" cy="1578409"/>
            <wp:effectExtent l="0" t="0" r="635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90325" cy="1584532"/>
                    </a:xfrm>
                    <a:prstGeom prst="rect">
                      <a:avLst/>
                    </a:prstGeom>
                    <a:noFill/>
                  </pic:spPr>
                </pic:pic>
              </a:graphicData>
            </a:graphic>
          </wp:inline>
        </w:drawing>
      </w:r>
    </w:p>
    <w:p w14:paraId="211B0B20" w14:textId="36285DF2" w:rsidR="006E2636" w:rsidRPr="004B6105" w:rsidRDefault="006E2636" w:rsidP="006E2636">
      <w:pPr>
        <w:pStyle w:val="Caption"/>
        <w:spacing w:after="120"/>
        <w:rPr>
          <w:b w:val="0"/>
        </w:rPr>
      </w:pPr>
      <w:r w:rsidRPr="004B6105">
        <w:rPr>
          <w:b w:val="0"/>
        </w:rPr>
        <w:t xml:space="preserve">Figure 2. </w:t>
      </w:r>
      <w:r w:rsidR="004324D6" w:rsidRPr="004B6105">
        <w:rPr>
          <w:b w:val="0"/>
        </w:rPr>
        <w:t xml:space="preserve">DP values calculated from </w:t>
      </w:r>
      <w:r w:rsidR="004324D6" w:rsidRPr="004B6105">
        <w:rPr>
          <w:b w:val="0"/>
          <w:vertAlign w:val="superscript"/>
        </w:rPr>
        <w:t>1</w:t>
      </w:r>
      <w:r w:rsidR="004324D6" w:rsidRPr="004B6105">
        <w:rPr>
          <w:b w:val="0"/>
        </w:rPr>
        <w:t>H NMR end-group analysis and the Carothers equation.</w:t>
      </w:r>
    </w:p>
    <w:p w14:paraId="45A8E21C" w14:textId="3CAE7ECF" w:rsidR="004324D6" w:rsidRPr="004B6105" w:rsidRDefault="004324D6" w:rsidP="007D0E80">
      <w:pPr>
        <w:ind w:firstLine="360"/>
        <w:jc w:val="both"/>
      </w:pPr>
      <w:r w:rsidRPr="004B6105">
        <w:t>It was observed that when transitioning to NPG:DMC reactant ratios above 0.33, additional ether peaks began to appear in the 3.3-3.5 ppm range.  Generation of these ether side reactions has been reported by Sun and Kuckling in similar systems.</w:t>
      </w:r>
      <w:r w:rsidR="004B52A7" w:rsidRPr="004B6105">
        <w:rPr>
          <w:vertAlign w:val="superscript"/>
        </w:rPr>
        <w:t xml:space="preserve">7  </w:t>
      </w:r>
      <w:r w:rsidRPr="004B6105">
        <w:t xml:space="preserve">Therefore, it was determined that </w:t>
      </w:r>
      <w:r w:rsidR="007D0E80" w:rsidRPr="004B6105">
        <w:t xml:space="preserve">further syntheses would be limited to reactant ratios of 0.33 or less (which limits the polycarbonate oligomer molecular weight to less than approximately 4,500 g/mol) to enable accurate polycarbonate molecular weight determination using </w:t>
      </w:r>
      <w:r w:rsidR="007D0E80" w:rsidRPr="004B6105">
        <w:rPr>
          <w:vertAlign w:val="superscript"/>
        </w:rPr>
        <w:t>1</w:t>
      </w:r>
      <w:r w:rsidR="007D0E80" w:rsidRPr="004B6105">
        <w:t xml:space="preserve">H NMR end-group analysis. </w:t>
      </w:r>
    </w:p>
    <w:p w14:paraId="680E10CA" w14:textId="5BFFB5C6" w:rsidR="007D0E80" w:rsidRPr="004B6105" w:rsidRDefault="007D0E80" w:rsidP="007D0E80">
      <w:pPr>
        <w:ind w:firstLine="360"/>
        <w:jc w:val="both"/>
      </w:pPr>
      <w:r w:rsidRPr="004B6105">
        <w:t>One potential additive manufacturing method that could be utilized with these materials is 3D printing.  Therefore, the rheological properties of synthesized CPCU materials were determined (Figure 3).  As can be seen, the calculated complex viscosity drops precipitously as temperature is increased with a strong dependence on polycarbonate oligomer molecular weight.  For reference, the viscosity of polylactic acid (PLA), a very common 3D printing filament material is included.</w:t>
      </w:r>
      <w:r w:rsidRPr="004B6105">
        <w:rPr>
          <w:vertAlign w:val="superscript"/>
        </w:rPr>
        <w:t>7</w:t>
      </w:r>
      <w:r w:rsidR="00D12157" w:rsidRPr="004B6105">
        <w:t xml:space="preserve"> </w:t>
      </w:r>
      <w:r w:rsidRPr="004B6105">
        <w:t xml:space="preserve"> The generated CPCU materials exhibited comparable viscosity values at much lower temperatures than the processing temperature of PLA filaments.  </w:t>
      </w:r>
    </w:p>
    <w:p w14:paraId="09573094" w14:textId="77777777" w:rsidR="006E2636" w:rsidRPr="004B6105" w:rsidRDefault="006E2636" w:rsidP="005E4D14">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60"/>
        <w:jc w:val="both"/>
      </w:pPr>
    </w:p>
    <w:p w14:paraId="2CDADAF4" w14:textId="332CA812" w:rsidR="00F61DDA" w:rsidRPr="004B6105" w:rsidRDefault="007919D1" w:rsidP="00F61DDA">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120"/>
        <w:jc w:val="center"/>
      </w:pPr>
      <w:r w:rsidRPr="004B6105">
        <w:rPr>
          <w:noProof/>
        </w:rPr>
        <w:drawing>
          <wp:inline distT="0" distB="0" distL="0" distR="0" wp14:anchorId="78F31336" wp14:editId="2262B06C">
            <wp:extent cx="3185995" cy="14359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32664" cy="1456964"/>
                    </a:xfrm>
                    <a:prstGeom prst="rect">
                      <a:avLst/>
                    </a:prstGeom>
                    <a:noFill/>
                  </pic:spPr>
                </pic:pic>
              </a:graphicData>
            </a:graphic>
          </wp:inline>
        </w:drawing>
      </w:r>
    </w:p>
    <w:p w14:paraId="630E8EC4" w14:textId="03B8612C" w:rsidR="00F61DDA" w:rsidRPr="004B6105" w:rsidRDefault="00F61DDA" w:rsidP="008B569B">
      <w:pPr>
        <w:pStyle w:val="Caption"/>
        <w:spacing w:after="120"/>
        <w:rPr>
          <w:b w:val="0"/>
          <w:vertAlign w:val="superscript"/>
        </w:rPr>
      </w:pPr>
      <w:bookmarkStart w:id="1" w:name="_Ref498351554"/>
      <w:r w:rsidRPr="004B6105">
        <w:rPr>
          <w:b w:val="0"/>
        </w:rPr>
        <w:t xml:space="preserve">Figure </w:t>
      </w:r>
      <w:bookmarkEnd w:id="1"/>
      <w:r w:rsidR="006E2636" w:rsidRPr="004B6105">
        <w:rPr>
          <w:b w:val="0"/>
        </w:rPr>
        <w:t>3</w:t>
      </w:r>
      <w:r w:rsidRPr="004B6105">
        <w:rPr>
          <w:b w:val="0"/>
        </w:rPr>
        <w:t xml:space="preserve">. </w:t>
      </w:r>
      <w:r w:rsidR="00CD4A6C" w:rsidRPr="004B6105">
        <w:rPr>
          <w:b w:val="0"/>
        </w:rPr>
        <w:t>Viscosity of CPCU</w:t>
      </w:r>
      <w:r w:rsidR="00DC5A1A" w:rsidRPr="004B6105">
        <w:rPr>
          <w:b w:val="0"/>
        </w:rPr>
        <w:t xml:space="preserve"> </w:t>
      </w:r>
      <w:r w:rsidR="00BB1534" w:rsidRPr="004B6105">
        <w:rPr>
          <w:b w:val="0"/>
        </w:rPr>
        <w:t>materials.  For comparison, the viscosi</w:t>
      </w:r>
      <w:r w:rsidR="007D0E80" w:rsidRPr="004B6105">
        <w:rPr>
          <w:b w:val="0"/>
        </w:rPr>
        <w:t xml:space="preserve">ty of polylactic acid </w:t>
      </w:r>
      <w:r w:rsidR="00BB1534" w:rsidRPr="004B6105">
        <w:rPr>
          <w:b w:val="0"/>
        </w:rPr>
        <w:t>is included (red line).</w:t>
      </w:r>
      <w:r w:rsidR="004B52A7" w:rsidRPr="004B6105">
        <w:rPr>
          <w:b w:val="0"/>
          <w:vertAlign w:val="superscript"/>
        </w:rPr>
        <w:t>8</w:t>
      </w:r>
    </w:p>
    <w:p w14:paraId="086082D2" w14:textId="0678AA97" w:rsidR="007919D1" w:rsidRPr="004B6105" w:rsidRDefault="00BD4C1C" w:rsidP="007919D1">
      <w:pPr>
        <w:ind w:firstLine="360"/>
        <w:jc w:val="both"/>
        <w:rPr>
          <w:color w:val="FF0000"/>
        </w:rPr>
      </w:pPr>
      <w:r w:rsidRPr="004B6105">
        <w:rPr>
          <w:i/>
        </w:rPr>
        <w:t>Maleimide Functionality Synthesis.</w:t>
      </w:r>
      <w:r w:rsidRPr="004B6105">
        <w:t xml:space="preserve">  </w:t>
      </w:r>
      <w:r w:rsidR="007919D1" w:rsidRPr="004B6105">
        <w:t>The reversible, click-chemistry reaction identified as the most straightforward and likely for success in this application was the reaction between furan and maleimide functionalities.</w:t>
      </w:r>
      <w:r w:rsidR="004B52A7" w:rsidRPr="004B6105">
        <w:rPr>
          <w:vertAlign w:val="superscript"/>
        </w:rPr>
        <w:t>9</w:t>
      </w:r>
      <w:r w:rsidR="007919D1" w:rsidRPr="004B6105">
        <w:t xml:space="preserve">  Integration of the furan functionalities is </w:t>
      </w:r>
      <w:r w:rsidR="007919D1" w:rsidRPr="009A60B3">
        <w:t>relative</w:t>
      </w:r>
      <w:r w:rsidR="004201BB" w:rsidRPr="009A60B3">
        <w:t>ly</w:t>
      </w:r>
      <w:r w:rsidR="007919D1" w:rsidRPr="004B6105">
        <w:t xml:space="preserve"> straightforward due to the availability of the naturally-derived furan derivative, furfuryl amine.  Results from these reactions will be discussed at the conference.  Integration of maleimide functionalities was initially attempted using maleic anhydride.  However, after several attempted reactions using polycarbonate oligomers, xylylenediamine, maleic anhydride, and TBD as a catalyst followed by typical reaction chemical imidization reaction conditions</w:t>
      </w:r>
      <w:r w:rsidR="004B52A7" w:rsidRPr="004B6105">
        <w:t>,</w:t>
      </w:r>
      <w:r w:rsidR="004B52A7" w:rsidRPr="004B6105">
        <w:rPr>
          <w:vertAlign w:val="superscript"/>
        </w:rPr>
        <w:t>10</w:t>
      </w:r>
      <w:r w:rsidR="007919D1" w:rsidRPr="004B6105">
        <w:t xml:space="preserve"> resulted in very low yields and significant side product formation.  Therefore, </w:t>
      </w:r>
      <w:r w:rsidR="00BF5761" w:rsidRPr="004B6105">
        <w:t>synthesis of a hydroxyl-functionalized maleimide was attempted to eliminate the need to conduct the chemical imidization reaction on the final product.  Using a literature procedure,</w:t>
      </w:r>
      <w:r w:rsidR="00BF5761" w:rsidRPr="004B6105">
        <w:rPr>
          <w:vertAlign w:val="superscript"/>
        </w:rPr>
        <w:t>4</w:t>
      </w:r>
      <w:r w:rsidR="00BF5761" w:rsidRPr="004B6105">
        <w:t xml:space="preserve"> the hydroxyl-functionalized product was successfully synthesized and integrated into a CPCU system.  </w:t>
      </w:r>
      <w:r w:rsidR="00BF5761" w:rsidRPr="004B6105">
        <w:rPr>
          <w:vertAlign w:val="superscript"/>
        </w:rPr>
        <w:t>1</w:t>
      </w:r>
      <w:r w:rsidR="00BF5761" w:rsidRPr="004B6105">
        <w:t xml:space="preserve">H NMR spectra of the products from the first two reaction steps are shown in Figure 4.  </w:t>
      </w:r>
      <w:r w:rsidR="004B52A7" w:rsidRPr="004B6105">
        <w:t>D</w:t>
      </w:r>
      <w:r w:rsidR="00BF5761" w:rsidRPr="004B6105">
        <w:t xml:space="preserve">ue to COVID access restrictions at the time of </w:t>
      </w:r>
      <w:r w:rsidR="00D12157" w:rsidRPr="004B6105">
        <w:t xml:space="preserve">this </w:t>
      </w:r>
      <w:r w:rsidR="00BF5761" w:rsidRPr="004B6105">
        <w:t xml:space="preserve">writing, final spectra for the first and final product could not be included here.  These results, as well as the </w:t>
      </w:r>
      <w:r w:rsidR="00BF5761" w:rsidRPr="004B6105">
        <w:lastRenderedPageBreak/>
        <w:t xml:space="preserve">resultant maleimide-containing CPCU system will be described in the material presented at the conference.  </w:t>
      </w:r>
    </w:p>
    <w:p w14:paraId="47897DC2" w14:textId="5D137EE3" w:rsidR="00CD4A6C" w:rsidRPr="004B6105" w:rsidRDefault="00733CF5" w:rsidP="00CD4A6C">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120"/>
        <w:jc w:val="center"/>
      </w:pPr>
      <w:r w:rsidRPr="004B6105">
        <w:rPr>
          <w:noProof/>
        </w:rPr>
        <w:drawing>
          <wp:inline distT="0" distB="0" distL="0" distR="0" wp14:anchorId="2AEF5C00" wp14:editId="33375F32">
            <wp:extent cx="2848704" cy="2629989"/>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59705" cy="2640146"/>
                    </a:xfrm>
                    <a:prstGeom prst="rect">
                      <a:avLst/>
                    </a:prstGeom>
                    <a:noFill/>
                  </pic:spPr>
                </pic:pic>
              </a:graphicData>
            </a:graphic>
          </wp:inline>
        </w:drawing>
      </w:r>
    </w:p>
    <w:p w14:paraId="00AA62CF" w14:textId="0424D6DB" w:rsidR="00CD4A6C" w:rsidRPr="004B6105" w:rsidRDefault="00CD4A6C" w:rsidP="00CD4A6C">
      <w:pPr>
        <w:pStyle w:val="Caption"/>
        <w:spacing w:after="120"/>
        <w:rPr>
          <w:b w:val="0"/>
        </w:rPr>
      </w:pPr>
      <w:r w:rsidRPr="004B6105">
        <w:rPr>
          <w:b w:val="0"/>
        </w:rPr>
        <w:t xml:space="preserve">Figure </w:t>
      </w:r>
      <w:r w:rsidR="006E2636" w:rsidRPr="004B6105">
        <w:rPr>
          <w:b w:val="0"/>
        </w:rPr>
        <w:t>4</w:t>
      </w:r>
      <w:r w:rsidRPr="004B6105">
        <w:rPr>
          <w:b w:val="0"/>
        </w:rPr>
        <w:t>.</w:t>
      </w:r>
      <w:r w:rsidR="00733CF5" w:rsidRPr="004B6105">
        <w:rPr>
          <w:b w:val="0"/>
        </w:rPr>
        <w:t xml:space="preserve"> </w:t>
      </w:r>
      <w:r w:rsidR="00733CF5" w:rsidRPr="004B6105">
        <w:rPr>
          <w:b w:val="0"/>
          <w:vertAlign w:val="superscript"/>
        </w:rPr>
        <w:t>1</w:t>
      </w:r>
      <w:r w:rsidR="00733CF5" w:rsidRPr="004B6105">
        <w:rPr>
          <w:b w:val="0"/>
        </w:rPr>
        <w:t>H NMR spectra of hydroxyl-functionalized maleimide intermediates.</w:t>
      </w:r>
      <w:r w:rsidR="004B52A7" w:rsidRPr="004B6105">
        <w:rPr>
          <w:b w:val="0"/>
        </w:rPr>
        <w:t xml:space="preserve">  Contributions from starting material (SM) are including in the spectral assignments.</w:t>
      </w:r>
    </w:p>
    <w:p w14:paraId="53C275BD" w14:textId="77777777" w:rsidR="00CD4A6C" w:rsidRPr="004B6105" w:rsidRDefault="00CD4A6C" w:rsidP="00CD4A6C"/>
    <w:p w14:paraId="38D6FEE1" w14:textId="7F9F5C70" w:rsidR="00DC202E" w:rsidRPr="004B6105" w:rsidRDefault="00BD4C1C" w:rsidP="00DC202E">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120"/>
        <w:ind w:firstLine="361"/>
        <w:jc w:val="both"/>
        <w:rPr>
          <w:color w:val="FF0000"/>
        </w:rPr>
      </w:pPr>
      <w:r w:rsidRPr="004B6105">
        <w:rPr>
          <w:i/>
        </w:rPr>
        <w:t>Finite Elemental Analysis</w:t>
      </w:r>
      <w:r w:rsidR="002721DB" w:rsidRPr="004B6105">
        <w:rPr>
          <w:i/>
        </w:rPr>
        <w:t xml:space="preserve"> (FEA)</w:t>
      </w:r>
      <w:r w:rsidRPr="004B6105">
        <w:rPr>
          <w:i/>
        </w:rPr>
        <w:t>.</w:t>
      </w:r>
      <w:r w:rsidRPr="004B6105">
        <w:t xml:space="preserve">  </w:t>
      </w:r>
      <w:r w:rsidR="00DC202E" w:rsidRPr="004B6105">
        <w:t>Scale-free networks are defined as a network where the degree distribution follows a power law, so even when the network grows, the power law structure will still be the same.</w:t>
      </w:r>
      <w:r w:rsidR="00E53A0A" w:rsidRPr="004B6105">
        <w:rPr>
          <w:vertAlign w:val="superscript"/>
        </w:rPr>
        <w:t>11</w:t>
      </w:r>
      <w:r w:rsidR="00E53A0A" w:rsidRPr="004B6105">
        <w:t xml:space="preserve">  G</w:t>
      </w:r>
      <w:r w:rsidR="00DC202E" w:rsidRPr="004B6105">
        <w:t xml:space="preserve">eneration of these types of networks in material systems </w:t>
      </w:r>
      <w:r w:rsidR="00E53A0A" w:rsidRPr="004B6105">
        <w:t>often</w:t>
      </w:r>
      <w:r w:rsidR="00DC202E" w:rsidRPr="004B6105">
        <w:t xml:space="preserve"> result</w:t>
      </w:r>
      <w:r w:rsidR="00E53A0A" w:rsidRPr="004B6105">
        <w:t xml:space="preserve"> in</w:t>
      </w:r>
      <w:r w:rsidR="00DC202E" w:rsidRPr="004B6105">
        <w:t xml:space="preserve"> unanti</w:t>
      </w:r>
      <w:r w:rsidR="00C228BE" w:rsidRPr="004B6105">
        <w:t>cipated materials properties.</w:t>
      </w:r>
      <w:r w:rsidR="00E53A0A" w:rsidRPr="004B6105">
        <w:t xml:space="preserve">  As an example, Beznosyuk et al., utilized Shannon entropy (a </w:t>
      </w:r>
      <w:r w:rsidR="00346FC3" w:rsidRPr="004B6105">
        <w:t>method to</w:t>
      </w:r>
      <w:r w:rsidR="00E53A0A" w:rsidRPr="004B6105">
        <w:t xml:space="preserve"> measure </w:t>
      </w:r>
      <w:r w:rsidR="00346FC3" w:rsidRPr="004B6105">
        <w:t>the uncertainty for a series of stochastic events)</w:t>
      </w:r>
      <w:r w:rsidR="00E53A0A" w:rsidRPr="004B6105">
        <w:t xml:space="preserve"> </w:t>
      </w:r>
      <w:r w:rsidR="00346FC3" w:rsidRPr="004B6105">
        <w:t xml:space="preserve">to calculate the most dynamic state for aggregation of </w:t>
      </w:r>
      <w:r w:rsidR="00E53A0A" w:rsidRPr="004B6105">
        <w:t>colloidal nanoparticles</w:t>
      </w:r>
      <w:r w:rsidR="00346FC3" w:rsidRPr="004B6105">
        <w:t>, i.e., conditions most likely to result in a self-organized critical state</w:t>
      </w:r>
      <w:r w:rsidR="00E53A0A" w:rsidRPr="004B6105">
        <w:t>.</w:t>
      </w:r>
      <w:r w:rsidR="00346FC3" w:rsidRPr="004B6105">
        <w:rPr>
          <w:vertAlign w:val="superscript"/>
        </w:rPr>
        <w:t>12</w:t>
      </w:r>
      <w:r w:rsidR="00346FC3" w:rsidRPr="004B6105">
        <w:t xml:space="preserve">  </w:t>
      </w:r>
      <w:r w:rsidR="00DC202E" w:rsidRPr="004B6105">
        <w:t xml:space="preserve"> </w:t>
      </w:r>
      <w:r w:rsidR="00346FC3" w:rsidRPr="004B6105">
        <w:t>They determined that the greatest networking potential, i.e., greatest topological stability, as indicated by a maximum in the Shannon entropy, was at intermediate particle concentrations, from 50-80%.</w:t>
      </w:r>
    </w:p>
    <w:p w14:paraId="5F09731A" w14:textId="43A7A1B9" w:rsidR="00DA45B2" w:rsidRPr="004B6105" w:rsidRDefault="00DC202E" w:rsidP="00DC202E">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120"/>
        <w:ind w:firstLine="361"/>
        <w:jc w:val="both"/>
      </w:pPr>
      <w:r w:rsidRPr="004B6105">
        <w:t xml:space="preserve">FEA was utilized in an effort to </w:t>
      </w:r>
      <w:r w:rsidR="005D5E4C" w:rsidRPr="004B6105">
        <w:t>apply these principles to the materials technology described here.</w:t>
      </w:r>
      <w:r w:rsidR="002721DB" w:rsidRPr="004B6105">
        <w:t xml:space="preserve">  </w:t>
      </w:r>
      <w:r w:rsidR="005D5E4C" w:rsidRPr="004B6105">
        <w:t xml:space="preserve">Research on relatively simple systems consisting of single particles and up to four particles </w:t>
      </w:r>
      <w:r w:rsidR="002721DB" w:rsidRPr="004B6105">
        <w:t>was</w:t>
      </w:r>
      <w:r w:rsidR="005D5E4C" w:rsidRPr="004B6105">
        <w:t xml:space="preserve"> </w:t>
      </w:r>
      <w:r w:rsidR="002721DB" w:rsidRPr="004B6105">
        <w:t xml:space="preserve">conducted </w:t>
      </w:r>
      <w:r w:rsidR="005D5E4C" w:rsidRPr="004B6105">
        <w:t xml:space="preserve">using Abaqus </w:t>
      </w:r>
      <w:r w:rsidR="00DA45B2" w:rsidRPr="004B6105">
        <w:t xml:space="preserve">CAE simulation software.  Particles were modeled utilizing nominal epoxy material properties (3.25 GPa elastic modulus and a Poisson ratio of 0.33).  The particle diameter was 10 micrometers with a flat region for contact between particles with a contact radius of 0.53 micrometers.  </w:t>
      </w:r>
      <w:r w:rsidR="00BD4C1C" w:rsidRPr="004B6105">
        <w:t>Boundary conditions were applied to prevent particle sliding and separation.  From these initial simulations</w:t>
      </w:r>
      <w:r w:rsidR="009C18F8" w:rsidRPr="004B6105">
        <w:t>, which were conducted at extremely high loads to exaggerate system response</w:t>
      </w:r>
      <w:r w:rsidR="00BD4C1C" w:rsidRPr="004B6105">
        <w:t>, stress concentration at the particle contact area suggests that fracture will occur either within the CPCU coating or at the particle interface.</w:t>
      </w:r>
    </w:p>
    <w:p w14:paraId="0B75E412" w14:textId="3A49F724" w:rsidR="0075335C" w:rsidRPr="004B6105" w:rsidRDefault="0008405C" w:rsidP="00227B84">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jc w:val="center"/>
      </w:pPr>
      <w:r w:rsidRPr="004B6105">
        <w:rPr>
          <w:noProof/>
        </w:rPr>
        <w:drawing>
          <wp:inline distT="0" distB="0" distL="0" distR="0" wp14:anchorId="429AFD24" wp14:editId="334C116C">
            <wp:extent cx="3017520" cy="1193800"/>
            <wp:effectExtent l="0" t="0" r="0" b="6350"/>
            <wp:docPr id="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9"/>
                    <a:stretch>
                      <a:fillRect/>
                    </a:stretch>
                  </pic:blipFill>
                  <pic:spPr>
                    <a:xfrm>
                      <a:off x="0" y="0"/>
                      <a:ext cx="3017520" cy="1193800"/>
                    </a:xfrm>
                    <a:prstGeom prst="rect">
                      <a:avLst/>
                    </a:prstGeom>
                  </pic:spPr>
                </pic:pic>
              </a:graphicData>
            </a:graphic>
          </wp:inline>
        </w:drawing>
      </w:r>
    </w:p>
    <w:p w14:paraId="44BB3B70" w14:textId="473078AA" w:rsidR="00B118AC" w:rsidRPr="004B6105" w:rsidRDefault="0075335C" w:rsidP="00B118AC">
      <w:pPr>
        <w:pStyle w:val="Caption"/>
        <w:spacing w:after="120"/>
        <w:jc w:val="both"/>
        <w:rPr>
          <w:b w:val="0"/>
        </w:rPr>
      </w:pPr>
      <w:r w:rsidRPr="004B6105">
        <w:rPr>
          <w:b w:val="0"/>
        </w:rPr>
        <w:t xml:space="preserve">Figure </w:t>
      </w:r>
      <w:r w:rsidR="00CD4A6C" w:rsidRPr="004B6105">
        <w:rPr>
          <w:b w:val="0"/>
        </w:rPr>
        <w:t>5</w:t>
      </w:r>
      <w:r w:rsidRPr="004B6105">
        <w:rPr>
          <w:b w:val="0"/>
        </w:rPr>
        <w:t xml:space="preserve">. </w:t>
      </w:r>
      <w:r w:rsidR="00743067" w:rsidRPr="004B6105">
        <w:rPr>
          <w:b w:val="0"/>
        </w:rPr>
        <w:t>Abaqus simulation image</w:t>
      </w:r>
      <w:r w:rsidR="00BD4C1C" w:rsidRPr="004B6105">
        <w:rPr>
          <w:b w:val="0"/>
        </w:rPr>
        <w:t xml:space="preserve">s showing the boundary conditions (A) and resultant von Mises stresses (B) after a 1000 GPa compressive load.  (C) </w:t>
      </w:r>
      <w:r w:rsidR="00743067" w:rsidRPr="004B6105">
        <w:rPr>
          <w:b w:val="0"/>
        </w:rPr>
        <w:t>Von Mises stress</w:t>
      </w:r>
      <w:r w:rsidR="00BD4C1C" w:rsidRPr="004B6105">
        <w:rPr>
          <w:b w:val="0"/>
        </w:rPr>
        <w:t>es at different locations within the particle string.</w:t>
      </w:r>
    </w:p>
    <w:p w14:paraId="2FE8789E" w14:textId="0E70E7D8" w:rsidR="00BD4C1C" w:rsidRPr="004B6105" w:rsidRDefault="00BD4C1C" w:rsidP="00BD4C1C">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120"/>
        <w:ind w:firstLine="361"/>
        <w:jc w:val="both"/>
        <w:rPr>
          <w:color w:val="FF0000"/>
        </w:rPr>
      </w:pPr>
      <w:r w:rsidRPr="004B6105">
        <w:t>Ultimately, FEA will enable greater efficiency toward evaluation of different formulations and orientations of a combination of two different types of particles, each with either maleimide or furan functionalities, relative to a laboratory-based, empirical approach.</w:t>
      </w:r>
      <w:r w:rsidR="009C18F8" w:rsidRPr="004B6105">
        <w:t xml:space="preserve">  Relative particle size, particle population composition, and interaction strength will all be evaluated to identify the most likely formulations to exhibit self-organized criticality for generation of robust macroscopic architectures. </w:t>
      </w:r>
    </w:p>
    <w:p w14:paraId="6FC6D4FC" w14:textId="77777777" w:rsidR="004E3E54" w:rsidRPr="004B6105" w:rsidRDefault="00BD4C1C" w:rsidP="004E3E54">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60"/>
        <w:jc w:val="both"/>
      </w:pPr>
      <w:r w:rsidRPr="004B6105">
        <w:tab/>
      </w:r>
      <w:r w:rsidR="009C18F8" w:rsidRPr="004B6105">
        <w:rPr>
          <w:i/>
        </w:rPr>
        <w:t xml:space="preserve">ESPUR Material Lifecycle Analysis and Potential Mission Impact.  </w:t>
      </w:r>
      <w:r w:rsidR="004E3E54" w:rsidRPr="004B6105">
        <w:t xml:space="preserve">Finally, the potential impact of this material was evaluated for a hypothetical human mission to Mars.  The material was assumed to be utilized in the following categories: crew transfer bags, spare parts, secondary structure, radiation protection, and waste canisters.  The mission Master Equipment List was examined at key stages throughout the mission to evaluate the use of the material as it is repurposed from one category to the next. To reflect the fact that items constructed using ISM with ESPUR are likely to be less mass efficient on a unit basis than purpose-built items manufactured prior to launch, a penalty was applied to the effectiveness of the material in select categories. This penalty was based on a comparison of anticipated material properties and item usage. </w:t>
      </w:r>
    </w:p>
    <w:p w14:paraId="1EBE9F7E" w14:textId="39E5BD09" w:rsidR="00F525F7" w:rsidRDefault="004E3E54" w:rsidP="004E3E54">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60"/>
        <w:jc w:val="both"/>
      </w:pPr>
      <w:r w:rsidRPr="004B6105">
        <w:tab/>
        <w:t>It was found that incorporating sufficient quantities of the material results in a net reduction of mission launch mass, potentially allowing for more payload to be included on the mission.  Evaluation of 3D printing techniques suggests that it will be possible to use traditional 3D printing techniques to manufacture parts with this material</w:t>
      </w:r>
    </w:p>
    <w:p w14:paraId="74CBFE15" w14:textId="77777777" w:rsidR="00CD4A6C" w:rsidRPr="00CD4A6C" w:rsidRDefault="00CD4A6C" w:rsidP="00CD4A6C"/>
    <w:p w14:paraId="12DFE9F1" w14:textId="2C09D0F0" w:rsidR="00FA2EAD" w:rsidRDefault="00227B84" w:rsidP="00FA2EAD">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jc w:val="center"/>
        <w:rPr>
          <w:b/>
          <w:bCs/>
          <w:sz w:val="24"/>
        </w:rPr>
      </w:pPr>
      <w:r w:rsidRPr="00227B84">
        <w:t xml:space="preserve">  </w:t>
      </w:r>
      <w:r w:rsidR="000F1091">
        <w:rPr>
          <w:b/>
          <w:bCs/>
          <w:sz w:val="24"/>
        </w:rPr>
        <w:t>Conclusion</w:t>
      </w:r>
    </w:p>
    <w:p w14:paraId="331E7188" w14:textId="32B8576C" w:rsidR="00FA2EAD" w:rsidRDefault="00FA2EAD" w:rsidP="00FA2EAD">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60"/>
        <w:jc w:val="both"/>
      </w:pPr>
      <w:r w:rsidRPr="00FC7C53">
        <w:tab/>
      </w:r>
      <w:r w:rsidR="00F03C48" w:rsidRPr="00F03C48">
        <w:t xml:space="preserve">Enabling technologies for a sustained extra-terrestrial presence will utilize novel capabilities to overcome challenges associated with available power as well as volume and mass restrictions associated with launch vehicle limitations.  The ESPUR technology described here seeks to overcome these limitations and mitigate risk associated with the inability to bring an infinite supply of spare parts.  Further, this technology may enable long duration mission astronauts to generate novel articles, resolve unforeseen challenges, and advance exploration practices on-site instead of relying on studies conducted on Earth. </w:t>
      </w:r>
    </w:p>
    <w:p w14:paraId="64FE96F6" w14:textId="77777777" w:rsidR="00F03C48" w:rsidRPr="00F03C48" w:rsidRDefault="00F03C48" w:rsidP="00FA2EAD">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spacing w:after="60"/>
        <w:jc w:val="both"/>
      </w:pPr>
    </w:p>
    <w:p w14:paraId="31F643FA" w14:textId="77777777" w:rsidR="00A73805" w:rsidRPr="0063262B" w:rsidRDefault="00A73805" w:rsidP="00C66A1D">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jc w:val="center"/>
        <w:rPr>
          <w:b/>
          <w:bCs/>
          <w:sz w:val="24"/>
          <w:szCs w:val="24"/>
        </w:rPr>
      </w:pPr>
      <w:r w:rsidRPr="008E649B">
        <w:rPr>
          <w:b/>
          <w:bCs/>
          <w:sz w:val="24"/>
          <w:szCs w:val="24"/>
        </w:rPr>
        <w:lastRenderedPageBreak/>
        <w:t>References</w:t>
      </w:r>
    </w:p>
    <w:p w14:paraId="3390B9C9" w14:textId="33B4F95C" w:rsidR="004B2E2D" w:rsidRDefault="004B2E2D" w:rsidP="004B2E2D">
      <w:pPr>
        <w:pStyle w:val="EndNoteBibliography"/>
        <w:numPr>
          <w:ilvl w:val="0"/>
          <w:numId w:val="5"/>
        </w:numPr>
      </w:pPr>
      <w:r>
        <w:t xml:space="preserve">S. Lim, et al., </w:t>
      </w:r>
      <w:r w:rsidR="001F03AC">
        <w:t xml:space="preserve">“Extra-terrestrial construction processes – advancements, opportunities, and challenges.”  </w:t>
      </w:r>
      <w:r>
        <w:t>Adv. Space Res. 2017, 60, pp 1413-1429.</w:t>
      </w:r>
    </w:p>
    <w:p w14:paraId="14EE95AF" w14:textId="5E2D42D5" w:rsidR="004B2E2D" w:rsidRDefault="003645ED" w:rsidP="004B2E2D">
      <w:pPr>
        <w:pStyle w:val="EndNoteBibliography"/>
        <w:numPr>
          <w:ilvl w:val="0"/>
          <w:numId w:val="5"/>
        </w:numPr>
      </w:pPr>
      <w:r>
        <w:t xml:space="preserve">T. Prater, et al., </w:t>
      </w:r>
      <w:r w:rsidR="001F03AC">
        <w:t xml:space="preserve">“3D printing in zero G </w:t>
      </w:r>
      <w:r w:rsidR="004201BB">
        <w:t xml:space="preserve">technology </w:t>
      </w:r>
      <w:r w:rsidR="001F03AC">
        <w:t xml:space="preserve">demonstration </w:t>
      </w:r>
      <w:r w:rsidR="001F03AC" w:rsidRPr="009A60B3">
        <w:t>mission co</w:t>
      </w:r>
      <w:r w:rsidR="001F03AC">
        <w:t xml:space="preserve">mplete experimental results and summary of related material modeling efforts.”  </w:t>
      </w:r>
      <w:r>
        <w:t>Int. J. Adv. Manuf. Tech. 2019, 101, 391-417.</w:t>
      </w:r>
    </w:p>
    <w:p w14:paraId="76583A1B" w14:textId="3DD0F88A" w:rsidR="004B2E2D" w:rsidRDefault="004B2E2D" w:rsidP="004B2E2D">
      <w:pPr>
        <w:pStyle w:val="EndNoteBibliography"/>
        <w:numPr>
          <w:ilvl w:val="0"/>
          <w:numId w:val="5"/>
        </w:numPr>
      </w:pPr>
      <w:r>
        <w:t xml:space="preserve">Owens and O.L. de Weck, </w:t>
      </w:r>
      <w:r w:rsidR="001F03AC">
        <w:t>“S</w:t>
      </w:r>
      <w:r>
        <w:t xml:space="preserve">ystems </w:t>
      </w:r>
      <w:r w:rsidR="001F03AC">
        <w:t>analysis of in-s</w:t>
      </w:r>
      <w:r>
        <w:t xml:space="preserve">pace </w:t>
      </w:r>
      <w:r w:rsidR="001F03AC">
        <w:t>m</w:t>
      </w:r>
      <w:r>
        <w:t xml:space="preserve">anufacturing </w:t>
      </w:r>
      <w:r w:rsidR="001F03AC">
        <w:t>a</w:t>
      </w:r>
      <w:r>
        <w:t xml:space="preserve">pplications for the </w:t>
      </w:r>
      <w:r w:rsidR="001F03AC">
        <w:t>i</w:t>
      </w:r>
      <w:r>
        <w:t xml:space="preserve">nternational </w:t>
      </w:r>
      <w:r w:rsidR="001F03AC">
        <w:t>s</w:t>
      </w:r>
      <w:r>
        <w:t xml:space="preserve">pace </w:t>
      </w:r>
      <w:r w:rsidR="001F03AC">
        <w:t>s</w:t>
      </w:r>
      <w:r>
        <w:t>tation and the Evolvable Mars Campaign.</w:t>
      </w:r>
      <w:r w:rsidR="001F03AC">
        <w:t>”</w:t>
      </w:r>
      <w:r>
        <w:t xml:space="preserve"> In AIAA SPACE 2016, Long Beach, CA, 2016.</w:t>
      </w:r>
    </w:p>
    <w:p w14:paraId="1367F584" w14:textId="77777777" w:rsidR="008A13D3" w:rsidRPr="001F03AC" w:rsidRDefault="008A13D3" w:rsidP="008A13D3">
      <w:pPr>
        <w:pStyle w:val="EndNoteBibliography"/>
        <w:numPr>
          <w:ilvl w:val="0"/>
          <w:numId w:val="5"/>
        </w:numPr>
      </w:pPr>
      <w:r>
        <w:t>C. Wohl, et al., “Toward reversibly assembling polymer-coated epoxy microparticles.”  In the 43</w:t>
      </w:r>
      <w:r w:rsidRPr="001F03AC">
        <w:rPr>
          <w:vertAlign w:val="superscript"/>
        </w:rPr>
        <w:t>rd</w:t>
      </w:r>
      <w:r>
        <w:t xml:space="preserve"> Annual Meeting of the Adhesion Society, Charleston, SC, 2020.</w:t>
      </w:r>
    </w:p>
    <w:p w14:paraId="42915952" w14:textId="77777777" w:rsidR="001F03AC" w:rsidRDefault="004B2E2D" w:rsidP="001F03AC">
      <w:pPr>
        <w:pStyle w:val="EndNoteBibliography"/>
        <w:numPr>
          <w:ilvl w:val="0"/>
          <w:numId w:val="5"/>
        </w:numPr>
      </w:pPr>
      <w:r>
        <w:t xml:space="preserve">B. Zhang, et al., </w:t>
      </w:r>
      <w:r w:rsidR="001F03AC">
        <w:t xml:space="preserve">“Self-healing, malleable and creep limiting materials using both supramolecular and reversible covalent linkages.” </w:t>
      </w:r>
      <w:r>
        <w:t>Poly. Chem. 2015, 6, 7368-7372.</w:t>
      </w:r>
    </w:p>
    <w:p w14:paraId="14CE51B7" w14:textId="38730ABD" w:rsidR="004B2E2D" w:rsidRDefault="004B2E2D" w:rsidP="004B2E2D">
      <w:pPr>
        <w:pStyle w:val="EndNoteBibliography"/>
        <w:numPr>
          <w:ilvl w:val="0"/>
          <w:numId w:val="5"/>
        </w:numPr>
      </w:pPr>
      <w:r>
        <w:t>W.F. Su, Step Polymerization. In Principles of Polymer Design and Synthesis, Springer: Berlin, 2013; Vol. 82, pp 111-136.</w:t>
      </w:r>
    </w:p>
    <w:p w14:paraId="306FC762" w14:textId="720FE2C4" w:rsidR="004B52A7" w:rsidRDefault="004B52A7" w:rsidP="004B52A7">
      <w:pPr>
        <w:pStyle w:val="EndNoteBibliography"/>
        <w:numPr>
          <w:ilvl w:val="0"/>
          <w:numId w:val="5"/>
        </w:numPr>
      </w:pPr>
      <w:r w:rsidRPr="004B52A7">
        <w:t>J. Sun and D. Kuckling, “Synthesis of high-molecular-weight aliphatic polycarbonates by organo-catalysis</w:t>
      </w:r>
      <w:r>
        <w:t>.</w:t>
      </w:r>
      <w:r w:rsidRPr="004B52A7">
        <w:t>” Royal Soc</w:t>
      </w:r>
      <w:r>
        <w:t>.</w:t>
      </w:r>
      <w:r w:rsidRPr="004B52A7">
        <w:t xml:space="preserve"> Chem</w:t>
      </w:r>
      <w:r>
        <w:t>. 2016,</w:t>
      </w:r>
      <w:r w:rsidRPr="004B52A7">
        <w:t xml:space="preserve"> 7</w:t>
      </w:r>
      <w:r>
        <w:t>(8)</w:t>
      </w:r>
      <w:r w:rsidRPr="004B52A7">
        <w:t xml:space="preserve">, 1642–1649.  </w:t>
      </w:r>
    </w:p>
    <w:p w14:paraId="028597E7" w14:textId="3F1CCC14" w:rsidR="00BB1534" w:rsidRDefault="00BB1534" w:rsidP="00BB1534">
      <w:pPr>
        <w:pStyle w:val="EndNoteBibliography"/>
        <w:numPr>
          <w:ilvl w:val="0"/>
          <w:numId w:val="5"/>
        </w:numPr>
      </w:pPr>
      <w:r>
        <w:t xml:space="preserve">P. Zhu, “Polymer </w:t>
      </w:r>
      <w:r w:rsidR="001F03AC">
        <w:t>m</w:t>
      </w:r>
      <w:r>
        <w:t xml:space="preserve">aterials </w:t>
      </w:r>
      <w:r w:rsidR="001F03AC">
        <w:t>via m</w:t>
      </w:r>
      <w:r>
        <w:t xml:space="preserve">elt </w:t>
      </w:r>
      <w:r w:rsidR="001F03AC">
        <w:t>based 3D p</w:t>
      </w:r>
      <w:r>
        <w:t xml:space="preserve">rinting: </w:t>
      </w:r>
      <w:r w:rsidR="001F03AC">
        <w:t>f</w:t>
      </w:r>
      <w:r>
        <w:t xml:space="preserve">abrication and </w:t>
      </w:r>
      <w:r w:rsidR="001F03AC">
        <w:t>c</w:t>
      </w:r>
      <w:r>
        <w:t xml:space="preserve">haracterization.” Thesis, Clemson University, Department of Materials Science and Engineering, 2018.  </w:t>
      </w:r>
      <w:hyperlink r:id="rId20" w:history="1">
        <w:r w:rsidRPr="00BD452E">
          <w:rPr>
            <w:rStyle w:val="Hyperlink"/>
          </w:rPr>
          <w:t>https://tigerprints.clemson.edu/all_theses/2895</w:t>
        </w:r>
      </w:hyperlink>
      <w:r>
        <w:t xml:space="preserve"> </w:t>
      </w:r>
    </w:p>
    <w:p w14:paraId="62CE6FAB" w14:textId="0D4E7641" w:rsidR="004B52A7" w:rsidRPr="001F03AC" w:rsidRDefault="00C228BE" w:rsidP="00BB1534">
      <w:pPr>
        <w:pStyle w:val="EndNoteBibliography"/>
        <w:numPr>
          <w:ilvl w:val="0"/>
          <w:numId w:val="5"/>
        </w:numPr>
      </w:pPr>
      <w:r w:rsidRPr="001F03AC">
        <w:t xml:space="preserve">P. Costanzo and F. Beyer, </w:t>
      </w:r>
      <w:r w:rsidR="001F03AC" w:rsidRPr="001F03AC">
        <w:t>“Thermoresponsive, optically active films based on Diels-Alder chemistry.” Chem. Mater. 2007, 19, 6168-6173</w:t>
      </w:r>
      <w:r w:rsidR="004B52A7" w:rsidRPr="001F03AC">
        <w:t>.</w:t>
      </w:r>
    </w:p>
    <w:p w14:paraId="46C2086D" w14:textId="0F2A0E73" w:rsidR="004B52A7" w:rsidRDefault="00E53A0A" w:rsidP="00BB1534">
      <w:pPr>
        <w:pStyle w:val="EndNoteBibliography"/>
        <w:numPr>
          <w:ilvl w:val="0"/>
          <w:numId w:val="5"/>
        </w:numPr>
      </w:pPr>
      <w:r w:rsidRPr="00E53A0A">
        <w:t>K. Watson</w:t>
      </w:r>
      <w:r>
        <w:t>,</w:t>
      </w:r>
      <w:r w:rsidRPr="00E53A0A">
        <w:t xml:space="preserve"> et al., “Space environmentally stable polyimides and copolyimides derived from [2,4-bis(3-aminophenoxy)phenyl]diphenylphosphine oxide.” Macromolecules 2002, 35(13), 4968-4974.</w:t>
      </w:r>
    </w:p>
    <w:p w14:paraId="6C9FBFBE" w14:textId="225BF9B7" w:rsidR="00E53A0A" w:rsidRDefault="00E53A0A" w:rsidP="00BB1534">
      <w:pPr>
        <w:pStyle w:val="EndNoteBibliography"/>
        <w:numPr>
          <w:ilvl w:val="0"/>
          <w:numId w:val="5"/>
        </w:numPr>
      </w:pPr>
      <w:r>
        <w:t>P. Massobrio, et al., “Self-organized criticality in cortical assemblies occurs in concurrent scale-free and small-world networks.” Scientific Reports 2015, 5, 10578.</w:t>
      </w:r>
    </w:p>
    <w:p w14:paraId="3D87A1D8" w14:textId="6024F32A" w:rsidR="00346FC3" w:rsidRPr="00E53A0A" w:rsidRDefault="00346FC3" w:rsidP="00BB1534">
      <w:pPr>
        <w:pStyle w:val="EndNoteBibliography"/>
        <w:numPr>
          <w:ilvl w:val="0"/>
          <w:numId w:val="5"/>
        </w:numPr>
      </w:pPr>
      <w:r>
        <w:t>S. Beznosyuk, et al., “Informational approach to self-assembling aggregation of colloidal nanoparticles.” Mat. Sci. Eng. C 2009, 29, 884-888.</w:t>
      </w:r>
    </w:p>
    <w:sectPr w:rsidR="00346FC3" w:rsidRPr="00E53A0A">
      <w:footnotePr>
        <w:numRestart w:val="eachSect"/>
      </w:footnotePr>
      <w:endnotePr>
        <w:numFmt w:val="decimal"/>
      </w:endnotePr>
      <w:type w:val="continuous"/>
      <w:pgSz w:w="12240" w:h="15840"/>
      <w:pgMar w:top="1152" w:right="1080" w:bottom="1152" w:left="1224" w:header="720" w:footer="720" w:gutter="0"/>
      <w:cols w:num="2" w:space="43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ED8DCE" w14:textId="77777777" w:rsidR="00BD7E28" w:rsidRDefault="00BD7E28">
      <w:r>
        <w:separator/>
      </w:r>
    </w:p>
  </w:endnote>
  <w:endnote w:type="continuationSeparator" w:id="0">
    <w:p w14:paraId="4D53A4B9" w14:textId="77777777" w:rsidR="00BD7E28" w:rsidRDefault="00BD7E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91569D" w14:textId="77777777" w:rsidR="003B4773" w:rsidRDefault="003B4773">
    <w:pPr>
      <w:pStyle w:val="Footer"/>
      <w:framePr w:w="576" w:wrap="auto" w:vAnchor="page" w:hAnchor="page" w:x="5509" w:y="15121"/>
      <w:jc w:val="right"/>
      <w:rPr>
        <w:rStyle w:val="PageNumber"/>
      </w:rPr>
    </w:pPr>
  </w:p>
  <w:p w14:paraId="6FB4BF17" w14:textId="77777777" w:rsidR="003B4773" w:rsidRDefault="003B47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134395" w14:textId="77777777" w:rsidR="00BD7E28" w:rsidRDefault="00BD7E28">
      <w:r>
        <w:separator/>
      </w:r>
    </w:p>
  </w:footnote>
  <w:footnote w:type="continuationSeparator" w:id="0">
    <w:p w14:paraId="22C945A4" w14:textId="77777777" w:rsidR="00BD7E28" w:rsidRDefault="00BD7E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CC1188"/>
    <w:multiLevelType w:val="hybridMultilevel"/>
    <w:tmpl w:val="9F3405E2"/>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22CA5CD6"/>
    <w:multiLevelType w:val="hybridMultilevel"/>
    <w:tmpl w:val="A17215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B11BE6"/>
    <w:multiLevelType w:val="hybridMultilevel"/>
    <w:tmpl w:val="E5847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E60C79"/>
    <w:multiLevelType w:val="hybridMultilevel"/>
    <w:tmpl w:val="8DEAB5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144E3B"/>
    <w:multiLevelType w:val="hybridMultilevel"/>
    <w:tmpl w:val="C8285EB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5DE9746C"/>
    <w:multiLevelType w:val="hybridMultilevel"/>
    <w:tmpl w:val="5B14692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0"/>
  </w:num>
  <w:num w:numId="3">
    <w:abstractNumId w:val="2"/>
  </w:num>
  <w:num w:numId="4">
    <w:abstractNumId w:val="5"/>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0"/>
  <w:doNotDisplayPageBoundaries/>
  <w:embedSystemFonts/>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footnotePr>
    <w:numRestart w:val="eachSect"/>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dhesion Societ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ssw5tv8edz2mefzvhxvpv00w2v5dfdxp9d&quot;&gt;Endnote Library&lt;record-ids&gt;&lt;item&gt;1434&lt;/item&gt;&lt;item&gt;1435&lt;/item&gt;&lt;item&gt;1436&lt;/item&gt;&lt;item&gt;1437&lt;/item&gt;&lt;item&gt;1438&lt;/item&gt;&lt;/record-ids&gt;&lt;/item&gt;&lt;/Libraries&gt;"/>
  </w:docVars>
  <w:rsids>
    <w:rsidRoot w:val="00CE17BE"/>
    <w:rsid w:val="00002F18"/>
    <w:rsid w:val="00003149"/>
    <w:rsid w:val="00006D94"/>
    <w:rsid w:val="000124A1"/>
    <w:rsid w:val="000124D6"/>
    <w:rsid w:val="00022755"/>
    <w:rsid w:val="000270BB"/>
    <w:rsid w:val="00030EB4"/>
    <w:rsid w:val="00034390"/>
    <w:rsid w:val="0003517D"/>
    <w:rsid w:val="00036AB6"/>
    <w:rsid w:val="0003754D"/>
    <w:rsid w:val="00047EEA"/>
    <w:rsid w:val="00051A78"/>
    <w:rsid w:val="0005696F"/>
    <w:rsid w:val="00057FE5"/>
    <w:rsid w:val="00063E15"/>
    <w:rsid w:val="00063F98"/>
    <w:rsid w:val="0006530B"/>
    <w:rsid w:val="000671F3"/>
    <w:rsid w:val="00073B15"/>
    <w:rsid w:val="0007694C"/>
    <w:rsid w:val="0007776E"/>
    <w:rsid w:val="0008405C"/>
    <w:rsid w:val="00085BC2"/>
    <w:rsid w:val="00095C99"/>
    <w:rsid w:val="000A341C"/>
    <w:rsid w:val="000A65C1"/>
    <w:rsid w:val="000A7467"/>
    <w:rsid w:val="000B6071"/>
    <w:rsid w:val="000C0598"/>
    <w:rsid w:val="000C20A1"/>
    <w:rsid w:val="000C20B0"/>
    <w:rsid w:val="000D013E"/>
    <w:rsid w:val="000E6E9D"/>
    <w:rsid w:val="000F1091"/>
    <w:rsid w:val="000F1742"/>
    <w:rsid w:val="000F31DA"/>
    <w:rsid w:val="000F4B0D"/>
    <w:rsid w:val="000F69D5"/>
    <w:rsid w:val="00106F9B"/>
    <w:rsid w:val="00107592"/>
    <w:rsid w:val="00120D6D"/>
    <w:rsid w:val="00125EBB"/>
    <w:rsid w:val="001308CB"/>
    <w:rsid w:val="00131A3B"/>
    <w:rsid w:val="00131FCA"/>
    <w:rsid w:val="001358C2"/>
    <w:rsid w:val="00137D6C"/>
    <w:rsid w:val="00144A41"/>
    <w:rsid w:val="0014656D"/>
    <w:rsid w:val="0015501D"/>
    <w:rsid w:val="0016439D"/>
    <w:rsid w:val="00170EAB"/>
    <w:rsid w:val="0018055A"/>
    <w:rsid w:val="00190DBA"/>
    <w:rsid w:val="00194F23"/>
    <w:rsid w:val="001A0C64"/>
    <w:rsid w:val="001A4DA7"/>
    <w:rsid w:val="001A5AFC"/>
    <w:rsid w:val="001A6538"/>
    <w:rsid w:val="001B2A26"/>
    <w:rsid w:val="001B7A1B"/>
    <w:rsid w:val="001C4488"/>
    <w:rsid w:val="001E6DA5"/>
    <w:rsid w:val="001F03AC"/>
    <w:rsid w:val="001F76F3"/>
    <w:rsid w:val="00201003"/>
    <w:rsid w:val="00202238"/>
    <w:rsid w:val="00202D4C"/>
    <w:rsid w:val="002051CB"/>
    <w:rsid w:val="00211786"/>
    <w:rsid w:val="00211D58"/>
    <w:rsid w:val="00213E05"/>
    <w:rsid w:val="00215E6F"/>
    <w:rsid w:val="00227B84"/>
    <w:rsid w:val="00231147"/>
    <w:rsid w:val="00233C78"/>
    <w:rsid w:val="00235956"/>
    <w:rsid w:val="002475AE"/>
    <w:rsid w:val="00247B4A"/>
    <w:rsid w:val="00262EBA"/>
    <w:rsid w:val="00262F60"/>
    <w:rsid w:val="0027016A"/>
    <w:rsid w:val="002721DB"/>
    <w:rsid w:val="00272569"/>
    <w:rsid w:val="00274188"/>
    <w:rsid w:val="002751E0"/>
    <w:rsid w:val="00280864"/>
    <w:rsid w:val="002854A0"/>
    <w:rsid w:val="00286EB1"/>
    <w:rsid w:val="00286FEE"/>
    <w:rsid w:val="002964DF"/>
    <w:rsid w:val="002A0ED6"/>
    <w:rsid w:val="002B03E4"/>
    <w:rsid w:val="002B061B"/>
    <w:rsid w:val="002B3384"/>
    <w:rsid w:val="002B53FC"/>
    <w:rsid w:val="002B6744"/>
    <w:rsid w:val="002B7852"/>
    <w:rsid w:val="002C1A85"/>
    <w:rsid w:val="002C66FD"/>
    <w:rsid w:val="002D2E0B"/>
    <w:rsid w:val="002D7A6D"/>
    <w:rsid w:val="002E3B38"/>
    <w:rsid w:val="002E5AEE"/>
    <w:rsid w:val="002F2F80"/>
    <w:rsid w:val="002F348C"/>
    <w:rsid w:val="00303B6A"/>
    <w:rsid w:val="0031089F"/>
    <w:rsid w:val="003209CB"/>
    <w:rsid w:val="003212FE"/>
    <w:rsid w:val="003257DF"/>
    <w:rsid w:val="003265AA"/>
    <w:rsid w:val="00326860"/>
    <w:rsid w:val="00327F36"/>
    <w:rsid w:val="00335DAE"/>
    <w:rsid w:val="003443EC"/>
    <w:rsid w:val="00346FC3"/>
    <w:rsid w:val="00347D5B"/>
    <w:rsid w:val="003500E6"/>
    <w:rsid w:val="003514C9"/>
    <w:rsid w:val="00353FBD"/>
    <w:rsid w:val="00355CF9"/>
    <w:rsid w:val="003603D9"/>
    <w:rsid w:val="003614A8"/>
    <w:rsid w:val="003645ED"/>
    <w:rsid w:val="0037796A"/>
    <w:rsid w:val="00377AB1"/>
    <w:rsid w:val="00377AC0"/>
    <w:rsid w:val="003825DA"/>
    <w:rsid w:val="00382721"/>
    <w:rsid w:val="00382944"/>
    <w:rsid w:val="003833C9"/>
    <w:rsid w:val="00385F7D"/>
    <w:rsid w:val="0039087F"/>
    <w:rsid w:val="00391F08"/>
    <w:rsid w:val="0039408B"/>
    <w:rsid w:val="003A4593"/>
    <w:rsid w:val="003B4773"/>
    <w:rsid w:val="003C02A4"/>
    <w:rsid w:val="003C19AE"/>
    <w:rsid w:val="003C1DD9"/>
    <w:rsid w:val="003C6030"/>
    <w:rsid w:val="003E096B"/>
    <w:rsid w:val="003E3CE8"/>
    <w:rsid w:val="003E50E0"/>
    <w:rsid w:val="003E5A80"/>
    <w:rsid w:val="004009B4"/>
    <w:rsid w:val="00402799"/>
    <w:rsid w:val="00403196"/>
    <w:rsid w:val="004128D5"/>
    <w:rsid w:val="00412FE6"/>
    <w:rsid w:val="00414529"/>
    <w:rsid w:val="004201BB"/>
    <w:rsid w:val="00424859"/>
    <w:rsid w:val="00425D5C"/>
    <w:rsid w:val="004324D6"/>
    <w:rsid w:val="00445616"/>
    <w:rsid w:val="00445C96"/>
    <w:rsid w:val="004546C2"/>
    <w:rsid w:val="004634A5"/>
    <w:rsid w:val="004676BA"/>
    <w:rsid w:val="004730C2"/>
    <w:rsid w:val="004733B2"/>
    <w:rsid w:val="00474CD1"/>
    <w:rsid w:val="00480B38"/>
    <w:rsid w:val="00486CC1"/>
    <w:rsid w:val="00487FFC"/>
    <w:rsid w:val="004B0024"/>
    <w:rsid w:val="004B03FB"/>
    <w:rsid w:val="004B0A5F"/>
    <w:rsid w:val="004B2D82"/>
    <w:rsid w:val="004B2E2D"/>
    <w:rsid w:val="004B52A7"/>
    <w:rsid w:val="004B58C0"/>
    <w:rsid w:val="004B6105"/>
    <w:rsid w:val="004B647C"/>
    <w:rsid w:val="004B7810"/>
    <w:rsid w:val="004C02CC"/>
    <w:rsid w:val="004C1A69"/>
    <w:rsid w:val="004D1604"/>
    <w:rsid w:val="004D1981"/>
    <w:rsid w:val="004D393B"/>
    <w:rsid w:val="004D4E85"/>
    <w:rsid w:val="004E3E54"/>
    <w:rsid w:val="004E3FF7"/>
    <w:rsid w:val="004F6079"/>
    <w:rsid w:val="00502ECB"/>
    <w:rsid w:val="0051038B"/>
    <w:rsid w:val="0051755C"/>
    <w:rsid w:val="005263E0"/>
    <w:rsid w:val="005264F1"/>
    <w:rsid w:val="005306BC"/>
    <w:rsid w:val="00530D5E"/>
    <w:rsid w:val="00541175"/>
    <w:rsid w:val="00541814"/>
    <w:rsid w:val="005468BF"/>
    <w:rsid w:val="005505A7"/>
    <w:rsid w:val="005509B1"/>
    <w:rsid w:val="00553B65"/>
    <w:rsid w:val="00554028"/>
    <w:rsid w:val="00562329"/>
    <w:rsid w:val="005624A9"/>
    <w:rsid w:val="00565925"/>
    <w:rsid w:val="00571215"/>
    <w:rsid w:val="005800D8"/>
    <w:rsid w:val="00581674"/>
    <w:rsid w:val="005818EA"/>
    <w:rsid w:val="005864B2"/>
    <w:rsid w:val="00592C2B"/>
    <w:rsid w:val="005B3CAB"/>
    <w:rsid w:val="005B3EB8"/>
    <w:rsid w:val="005B4062"/>
    <w:rsid w:val="005C5916"/>
    <w:rsid w:val="005C6186"/>
    <w:rsid w:val="005D17A3"/>
    <w:rsid w:val="005D28E8"/>
    <w:rsid w:val="005D5C64"/>
    <w:rsid w:val="005D5E4C"/>
    <w:rsid w:val="005D67B5"/>
    <w:rsid w:val="005E011A"/>
    <w:rsid w:val="005E4D14"/>
    <w:rsid w:val="005E6F12"/>
    <w:rsid w:val="005F024E"/>
    <w:rsid w:val="005F2092"/>
    <w:rsid w:val="005F7EF7"/>
    <w:rsid w:val="0061211D"/>
    <w:rsid w:val="00612700"/>
    <w:rsid w:val="00614DC2"/>
    <w:rsid w:val="00614FBA"/>
    <w:rsid w:val="00616ACC"/>
    <w:rsid w:val="00620F72"/>
    <w:rsid w:val="00624281"/>
    <w:rsid w:val="00625848"/>
    <w:rsid w:val="00627246"/>
    <w:rsid w:val="006317FD"/>
    <w:rsid w:val="0063262B"/>
    <w:rsid w:val="0064463A"/>
    <w:rsid w:val="00644DEE"/>
    <w:rsid w:val="00656AD7"/>
    <w:rsid w:val="006644DA"/>
    <w:rsid w:val="00664B9C"/>
    <w:rsid w:val="006653EC"/>
    <w:rsid w:val="00665EBC"/>
    <w:rsid w:val="006676FE"/>
    <w:rsid w:val="00673DD8"/>
    <w:rsid w:val="00691490"/>
    <w:rsid w:val="00691F8C"/>
    <w:rsid w:val="006A1108"/>
    <w:rsid w:val="006A1D41"/>
    <w:rsid w:val="006A1F2B"/>
    <w:rsid w:val="006A2007"/>
    <w:rsid w:val="006A3780"/>
    <w:rsid w:val="006A4FDC"/>
    <w:rsid w:val="006B1BCE"/>
    <w:rsid w:val="006B52DB"/>
    <w:rsid w:val="006B59FB"/>
    <w:rsid w:val="006C0762"/>
    <w:rsid w:val="006C6496"/>
    <w:rsid w:val="006D17F3"/>
    <w:rsid w:val="006D2B27"/>
    <w:rsid w:val="006D3387"/>
    <w:rsid w:val="006E229B"/>
    <w:rsid w:val="006E2636"/>
    <w:rsid w:val="006E34A8"/>
    <w:rsid w:val="006E5DA5"/>
    <w:rsid w:val="0070350F"/>
    <w:rsid w:val="0071154B"/>
    <w:rsid w:val="0071237E"/>
    <w:rsid w:val="00722DD1"/>
    <w:rsid w:val="0072336B"/>
    <w:rsid w:val="007251C2"/>
    <w:rsid w:val="00726077"/>
    <w:rsid w:val="007264F2"/>
    <w:rsid w:val="00733B26"/>
    <w:rsid w:val="00733CF5"/>
    <w:rsid w:val="007341DD"/>
    <w:rsid w:val="00737101"/>
    <w:rsid w:val="00743067"/>
    <w:rsid w:val="00746875"/>
    <w:rsid w:val="007471F8"/>
    <w:rsid w:val="0075335C"/>
    <w:rsid w:val="0075588D"/>
    <w:rsid w:val="00757BC1"/>
    <w:rsid w:val="00763699"/>
    <w:rsid w:val="00772F88"/>
    <w:rsid w:val="00773D1C"/>
    <w:rsid w:val="00780AD9"/>
    <w:rsid w:val="0078117D"/>
    <w:rsid w:val="007836CF"/>
    <w:rsid w:val="00783DA7"/>
    <w:rsid w:val="007919D1"/>
    <w:rsid w:val="007A75A7"/>
    <w:rsid w:val="007B3181"/>
    <w:rsid w:val="007B53D2"/>
    <w:rsid w:val="007B5F9F"/>
    <w:rsid w:val="007B7448"/>
    <w:rsid w:val="007D0E80"/>
    <w:rsid w:val="007D533E"/>
    <w:rsid w:val="007E0C87"/>
    <w:rsid w:val="007E2B8D"/>
    <w:rsid w:val="007E5AAE"/>
    <w:rsid w:val="007F11B3"/>
    <w:rsid w:val="007F5D60"/>
    <w:rsid w:val="007F5EF7"/>
    <w:rsid w:val="00814965"/>
    <w:rsid w:val="0082055C"/>
    <w:rsid w:val="0082356E"/>
    <w:rsid w:val="00825CAE"/>
    <w:rsid w:val="0082611E"/>
    <w:rsid w:val="00833E25"/>
    <w:rsid w:val="00835DAA"/>
    <w:rsid w:val="0083747B"/>
    <w:rsid w:val="00854129"/>
    <w:rsid w:val="00855367"/>
    <w:rsid w:val="00861E25"/>
    <w:rsid w:val="00865C19"/>
    <w:rsid w:val="008677FB"/>
    <w:rsid w:val="00874431"/>
    <w:rsid w:val="00874785"/>
    <w:rsid w:val="00876963"/>
    <w:rsid w:val="0088100E"/>
    <w:rsid w:val="0088619A"/>
    <w:rsid w:val="00887397"/>
    <w:rsid w:val="0089020C"/>
    <w:rsid w:val="00891B3A"/>
    <w:rsid w:val="008A0CA1"/>
    <w:rsid w:val="008A13D3"/>
    <w:rsid w:val="008B2259"/>
    <w:rsid w:val="008B48C3"/>
    <w:rsid w:val="008B569B"/>
    <w:rsid w:val="008C2244"/>
    <w:rsid w:val="008C358C"/>
    <w:rsid w:val="008E0E26"/>
    <w:rsid w:val="008E649B"/>
    <w:rsid w:val="008E7A8A"/>
    <w:rsid w:val="008F4829"/>
    <w:rsid w:val="009109B8"/>
    <w:rsid w:val="009119C0"/>
    <w:rsid w:val="00914E44"/>
    <w:rsid w:val="009167F0"/>
    <w:rsid w:val="00921E03"/>
    <w:rsid w:val="00931E0B"/>
    <w:rsid w:val="009323BB"/>
    <w:rsid w:val="00934692"/>
    <w:rsid w:val="009360B6"/>
    <w:rsid w:val="00937B5C"/>
    <w:rsid w:val="00946377"/>
    <w:rsid w:val="0094738E"/>
    <w:rsid w:val="00953E40"/>
    <w:rsid w:val="00957A83"/>
    <w:rsid w:val="0096469E"/>
    <w:rsid w:val="00971F7D"/>
    <w:rsid w:val="009830E2"/>
    <w:rsid w:val="00985FF6"/>
    <w:rsid w:val="00992562"/>
    <w:rsid w:val="009A492B"/>
    <w:rsid w:val="009A53D4"/>
    <w:rsid w:val="009A60B3"/>
    <w:rsid w:val="009B07B7"/>
    <w:rsid w:val="009B1BCC"/>
    <w:rsid w:val="009B24CD"/>
    <w:rsid w:val="009B538B"/>
    <w:rsid w:val="009B53DC"/>
    <w:rsid w:val="009B5A7C"/>
    <w:rsid w:val="009C18F8"/>
    <w:rsid w:val="009C2715"/>
    <w:rsid w:val="009C36B8"/>
    <w:rsid w:val="009C4EB6"/>
    <w:rsid w:val="009D0796"/>
    <w:rsid w:val="009D2B79"/>
    <w:rsid w:val="009E1F29"/>
    <w:rsid w:val="009E71B9"/>
    <w:rsid w:val="009F606E"/>
    <w:rsid w:val="009F692C"/>
    <w:rsid w:val="00A00725"/>
    <w:rsid w:val="00A02C4B"/>
    <w:rsid w:val="00A0345C"/>
    <w:rsid w:val="00A07D2D"/>
    <w:rsid w:val="00A11C97"/>
    <w:rsid w:val="00A20BEF"/>
    <w:rsid w:val="00A223EC"/>
    <w:rsid w:val="00A3065A"/>
    <w:rsid w:val="00A32045"/>
    <w:rsid w:val="00A35AB3"/>
    <w:rsid w:val="00A36D67"/>
    <w:rsid w:val="00A41C5A"/>
    <w:rsid w:val="00A45BC6"/>
    <w:rsid w:val="00A602EC"/>
    <w:rsid w:val="00A6077C"/>
    <w:rsid w:val="00A60EEC"/>
    <w:rsid w:val="00A70D70"/>
    <w:rsid w:val="00A73805"/>
    <w:rsid w:val="00A81A11"/>
    <w:rsid w:val="00A8380C"/>
    <w:rsid w:val="00A84B47"/>
    <w:rsid w:val="00A86BE0"/>
    <w:rsid w:val="00A87D90"/>
    <w:rsid w:val="00A87E22"/>
    <w:rsid w:val="00A954E0"/>
    <w:rsid w:val="00AA1EA4"/>
    <w:rsid w:val="00AB2EB8"/>
    <w:rsid w:val="00AB3083"/>
    <w:rsid w:val="00AB3D19"/>
    <w:rsid w:val="00AB455F"/>
    <w:rsid w:val="00AB4986"/>
    <w:rsid w:val="00AB54D2"/>
    <w:rsid w:val="00AB794E"/>
    <w:rsid w:val="00AC2BDA"/>
    <w:rsid w:val="00AC3B69"/>
    <w:rsid w:val="00AC6253"/>
    <w:rsid w:val="00AD71F8"/>
    <w:rsid w:val="00AE3911"/>
    <w:rsid w:val="00AE6496"/>
    <w:rsid w:val="00B04B44"/>
    <w:rsid w:val="00B07909"/>
    <w:rsid w:val="00B118AC"/>
    <w:rsid w:val="00B135AC"/>
    <w:rsid w:val="00B16427"/>
    <w:rsid w:val="00B16C8B"/>
    <w:rsid w:val="00B211C8"/>
    <w:rsid w:val="00B227A9"/>
    <w:rsid w:val="00B26AFB"/>
    <w:rsid w:val="00B26FD2"/>
    <w:rsid w:val="00B43982"/>
    <w:rsid w:val="00B518D1"/>
    <w:rsid w:val="00B57994"/>
    <w:rsid w:val="00B62064"/>
    <w:rsid w:val="00B64EB6"/>
    <w:rsid w:val="00B67115"/>
    <w:rsid w:val="00B6741B"/>
    <w:rsid w:val="00B716CB"/>
    <w:rsid w:val="00B7700B"/>
    <w:rsid w:val="00B80C65"/>
    <w:rsid w:val="00B817BC"/>
    <w:rsid w:val="00B831DD"/>
    <w:rsid w:val="00B84FBE"/>
    <w:rsid w:val="00B90771"/>
    <w:rsid w:val="00B94ADA"/>
    <w:rsid w:val="00B96F8D"/>
    <w:rsid w:val="00BA21F9"/>
    <w:rsid w:val="00BB1534"/>
    <w:rsid w:val="00BB1576"/>
    <w:rsid w:val="00BB7144"/>
    <w:rsid w:val="00BB7CC3"/>
    <w:rsid w:val="00BC39EF"/>
    <w:rsid w:val="00BC55E0"/>
    <w:rsid w:val="00BC70AE"/>
    <w:rsid w:val="00BD4C1C"/>
    <w:rsid w:val="00BD7E28"/>
    <w:rsid w:val="00BE2B51"/>
    <w:rsid w:val="00BE5863"/>
    <w:rsid w:val="00BF1D9B"/>
    <w:rsid w:val="00BF4D78"/>
    <w:rsid w:val="00BF5761"/>
    <w:rsid w:val="00BF595C"/>
    <w:rsid w:val="00C01548"/>
    <w:rsid w:val="00C02067"/>
    <w:rsid w:val="00C05E8E"/>
    <w:rsid w:val="00C1029F"/>
    <w:rsid w:val="00C20089"/>
    <w:rsid w:val="00C203D6"/>
    <w:rsid w:val="00C20715"/>
    <w:rsid w:val="00C228BE"/>
    <w:rsid w:val="00C251BF"/>
    <w:rsid w:val="00C301B0"/>
    <w:rsid w:val="00C31046"/>
    <w:rsid w:val="00C34249"/>
    <w:rsid w:val="00C35F95"/>
    <w:rsid w:val="00C5237B"/>
    <w:rsid w:val="00C52A0B"/>
    <w:rsid w:val="00C55C67"/>
    <w:rsid w:val="00C574A4"/>
    <w:rsid w:val="00C6242D"/>
    <w:rsid w:val="00C63D58"/>
    <w:rsid w:val="00C646B8"/>
    <w:rsid w:val="00C66A1D"/>
    <w:rsid w:val="00C70DDD"/>
    <w:rsid w:val="00C72164"/>
    <w:rsid w:val="00C75147"/>
    <w:rsid w:val="00C80173"/>
    <w:rsid w:val="00C809FB"/>
    <w:rsid w:val="00C82962"/>
    <w:rsid w:val="00C83B56"/>
    <w:rsid w:val="00C9482F"/>
    <w:rsid w:val="00C97768"/>
    <w:rsid w:val="00CA2B31"/>
    <w:rsid w:val="00CA3907"/>
    <w:rsid w:val="00CB64E9"/>
    <w:rsid w:val="00CC1359"/>
    <w:rsid w:val="00CD4A6C"/>
    <w:rsid w:val="00CE17BE"/>
    <w:rsid w:val="00CF5F91"/>
    <w:rsid w:val="00D0286B"/>
    <w:rsid w:val="00D03FE7"/>
    <w:rsid w:val="00D07300"/>
    <w:rsid w:val="00D10EFA"/>
    <w:rsid w:val="00D10FBC"/>
    <w:rsid w:val="00D12157"/>
    <w:rsid w:val="00D1249D"/>
    <w:rsid w:val="00D15760"/>
    <w:rsid w:val="00D173DD"/>
    <w:rsid w:val="00D25BB7"/>
    <w:rsid w:val="00D3185F"/>
    <w:rsid w:val="00D47F9A"/>
    <w:rsid w:val="00D547C1"/>
    <w:rsid w:val="00D63F56"/>
    <w:rsid w:val="00D717D0"/>
    <w:rsid w:val="00D71CAC"/>
    <w:rsid w:val="00D8162C"/>
    <w:rsid w:val="00D85187"/>
    <w:rsid w:val="00DA04AF"/>
    <w:rsid w:val="00DA45B2"/>
    <w:rsid w:val="00DA4B41"/>
    <w:rsid w:val="00DA676F"/>
    <w:rsid w:val="00DA6AB0"/>
    <w:rsid w:val="00DB09F4"/>
    <w:rsid w:val="00DB35C1"/>
    <w:rsid w:val="00DB5C3D"/>
    <w:rsid w:val="00DC202E"/>
    <w:rsid w:val="00DC267A"/>
    <w:rsid w:val="00DC3FEB"/>
    <w:rsid w:val="00DC42DA"/>
    <w:rsid w:val="00DC5A1A"/>
    <w:rsid w:val="00DD300D"/>
    <w:rsid w:val="00DE201C"/>
    <w:rsid w:val="00DF78E2"/>
    <w:rsid w:val="00E0405F"/>
    <w:rsid w:val="00E13D09"/>
    <w:rsid w:val="00E14A64"/>
    <w:rsid w:val="00E21BF2"/>
    <w:rsid w:val="00E22C3C"/>
    <w:rsid w:val="00E315C6"/>
    <w:rsid w:val="00E43435"/>
    <w:rsid w:val="00E43B48"/>
    <w:rsid w:val="00E44ABF"/>
    <w:rsid w:val="00E45E7C"/>
    <w:rsid w:val="00E53A0A"/>
    <w:rsid w:val="00E57448"/>
    <w:rsid w:val="00E71A16"/>
    <w:rsid w:val="00E75A80"/>
    <w:rsid w:val="00E765AA"/>
    <w:rsid w:val="00E82456"/>
    <w:rsid w:val="00E92795"/>
    <w:rsid w:val="00EA0D1C"/>
    <w:rsid w:val="00EA3C09"/>
    <w:rsid w:val="00EB7A4E"/>
    <w:rsid w:val="00ED0493"/>
    <w:rsid w:val="00ED19A1"/>
    <w:rsid w:val="00ED7D67"/>
    <w:rsid w:val="00EE4EF5"/>
    <w:rsid w:val="00EE66CC"/>
    <w:rsid w:val="00EF1F23"/>
    <w:rsid w:val="00F03C48"/>
    <w:rsid w:val="00F1211B"/>
    <w:rsid w:val="00F22A57"/>
    <w:rsid w:val="00F27DE2"/>
    <w:rsid w:val="00F27E4A"/>
    <w:rsid w:val="00F337B7"/>
    <w:rsid w:val="00F41E34"/>
    <w:rsid w:val="00F44276"/>
    <w:rsid w:val="00F44FEE"/>
    <w:rsid w:val="00F45DF9"/>
    <w:rsid w:val="00F506B9"/>
    <w:rsid w:val="00F525F7"/>
    <w:rsid w:val="00F52E24"/>
    <w:rsid w:val="00F535D8"/>
    <w:rsid w:val="00F54ABD"/>
    <w:rsid w:val="00F558AA"/>
    <w:rsid w:val="00F561AA"/>
    <w:rsid w:val="00F57B10"/>
    <w:rsid w:val="00F61DDA"/>
    <w:rsid w:val="00F63471"/>
    <w:rsid w:val="00F64F23"/>
    <w:rsid w:val="00F84291"/>
    <w:rsid w:val="00F84BAE"/>
    <w:rsid w:val="00F861D3"/>
    <w:rsid w:val="00F9088D"/>
    <w:rsid w:val="00F926C5"/>
    <w:rsid w:val="00F968C1"/>
    <w:rsid w:val="00FA2105"/>
    <w:rsid w:val="00FA2EAD"/>
    <w:rsid w:val="00FA3F33"/>
    <w:rsid w:val="00FA581D"/>
    <w:rsid w:val="00FC240B"/>
    <w:rsid w:val="00FC42CE"/>
    <w:rsid w:val="00FC4CE5"/>
    <w:rsid w:val="00FC65A1"/>
    <w:rsid w:val="00FC7C53"/>
    <w:rsid w:val="00FD788A"/>
    <w:rsid w:val="00FE200A"/>
    <w:rsid w:val="00FE2BD0"/>
    <w:rsid w:val="00FE32BF"/>
    <w:rsid w:val="00FE4909"/>
    <w:rsid w:val="00FE7246"/>
    <w:rsid w:val="00FF1AC9"/>
    <w:rsid w:val="00FF604B"/>
    <w:rsid w:val="00FF63F2"/>
    <w:rsid w:val="00FF6F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E729E55"/>
  <w15:chartTrackingRefBased/>
  <w15:docId w15:val="{00FD4FFC-5F40-429F-A647-A0123008F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Definition" w:semiHidden="1" w:unhideWhenUsed="1"/>
    <w:lsdException w:name="HTML Keyboard" w:semiHidden="1" w:unhideWhenUsed="1"/>
    <w:lsdException w:name="HTML Preformatte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atentStyles>
  <w:style w:type="paragraph" w:default="1" w:styleId="Normal">
    <w:name w:val="Normal"/>
    <w:qFormat/>
    <w:pPr>
      <w:widowControl w:val="0"/>
      <w:autoSpaceDE w:val="0"/>
      <w:autoSpaceDN w:val="0"/>
    </w:pPr>
  </w:style>
  <w:style w:type="paragraph" w:styleId="Heading1">
    <w:name w:val="heading 1"/>
    <w:basedOn w:val="Normal"/>
    <w:next w:val="Normal"/>
    <w:qFormat/>
    <w:pPr>
      <w:keepNext/>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jc w:val="center"/>
      <w:outlineLvl w:val="0"/>
    </w:pPr>
    <w:rPr>
      <w:b/>
      <w:bCs/>
      <w:szCs w:val="24"/>
    </w:rPr>
  </w:style>
  <w:style w:type="paragraph" w:styleId="Heading2">
    <w:name w:val="heading 2"/>
    <w:basedOn w:val="Normal"/>
    <w:next w:val="Normal"/>
    <w:qFormat/>
    <w:pPr>
      <w:keepNext/>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AutoList7">
    <w:name w:val="1AutoList7"/>
    <w:pPr>
      <w:widowControl w:val="0"/>
      <w:tabs>
        <w:tab w:val="left" w:pos="720"/>
      </w:tabs>
      <w:autoSpaceDE w:val="0"/>
      <w:autoSpaceDN w:val="0"/>
      <w:ind w:left="720" w:hanging="720"/>
      <w:jc w:val="both"/>
    </w:pPr>
    <w:rPr>
      <w:szCs w:val="24"/>
    </w:rPr>
  </w:style>
  <w:style w:type="paragraph" w:customStyle="1" w:styleId="2AutoList7">
    <w:name w:val="2AutoList7"/>
    <w:pPr>
      <w:widowControl w:val="0"/>
      <w:tabs>
        <w:tab w:val="left" w:pos="720"/>
        <w:tab w:val="left" w:pos="1440"/>
      </w:tabs>
      <w:autoSpaceDE w:val="0"/>
      <w:autoSpaceDN w:val="0"/>
      <w:ind w:left="1440" w:hanging="720"/>
      <w:jc w:val="both"/>
    </w:pPr>
    <w:rPr>
      <w:szCs w:val="24"/>
    </w:rPr>
  </w:style>
  <w:style w:type="paragraph" w:customStyle="1" w:styleId="3AutoList7">
    <w:name w:val="3AutoList7"/>
    <w:pPr>
      <w:widowControl w:val="0"/>
      <w:tabs>
        <w:tab w:val="left" w:pos="720"/>
        <w:tab w:val="left" w:pos="1440"/>
        <w:tab w:val="left" w:pos="2160"/>
      </w:tabs>
      <w:autoSpaceDE w:val="0"/>
      <w:autoSpaceDN w:val="0"/>
      <w:ind w:left="2160" w:hanging="720"/>
      <w:jc w:val="both"/>
    </w:pPr>
    <w:rPr>
      <w:szCs w:val="24"/>
    </w:rPr>
  </w:style>
  <w:style w:type="paragraph" w:customStyle="1" w:styleId="4AutoList7">
    <w:name w:val="4AutoList7"/>
    <w:pPr>
      <w:widowControl w:val="0"/>
      <w:tabs>
        <w:tab w:val="left" w:pos="720"/>
        <w:tab w:val="left" w:pos="1440"/>
        <w:tab w:val="left" w:pos="2160"/>
        <w:tab w:val="left" w:pos="2880"/>
      </w:tabs>
      <w:autoSpaceDE w:val="0"/>
      <w:autoSpaceDN w:val="0"/>
      <w:ind w:left="2880" w:hanging="720"/>
      <w:jc w:val="both"/>
    </w:pPr>
    <w:rPr>
      <w:szCs w:val="24"/>
    </w:rPr>
  </w:style>
  <w:style w:type="paragraph" w:customStyle="1" w:styleId="5AutoList7">
    <w:name w:val="5AutoList7"/>
    <w:pPr>
      <w:widowControl w:val="0"/>
      <w:tabs>
        <w:tab w:val="left" w:pos="720"/>
        <w:tab w:val="left" w:pos="1440"/>
        <w:tab w:val="left" w:pos="2160"/>
        <w:tab w:val="left" w:pos="2880"/>
        <w:tab w:val="left" w:pos="3600"/>
      </w:tabs>
      <w:autoSpaceDE w:val="0"/>
      <w:autoSpaceDN w:val="0"/>
      <w:ind w:left="3600" w:hanging="720"/>
      <w:jc w:val="both"/>
    </w:pPr>
    <w:rPr>
      <w:szCs w:val="24"/>
    </w:rPr>
  </w:style>
  <w:style w:type="paragraph" w:customStyle="1" w:styleId="6AutoList7">
    <w:name w:val="6AutoList7"/>
    <w:pPr>
      <w:widowControl w:val="0"/>
      <w:tabs>
        <w:tab w:val="left" w:pos="720"/>
        <w:tab w:val="left" w:pos="1440"/>
        <w:tab w:val="left" w:pos="2160"/>
        <w:tab w:val="left" w:pos="2880"/>
        <w:tab w:val="left" w:pos="3600"/>
        <w:tab w:val="left" w:pos="4320"/>
      </w:tabs>
      <w:autoSpaceDE w:val="0"/>
      <w:autoSpaceDN w:val="0"/>
      <w:ind w:left="4320" w:hanging="720"/>
      <w:jc w:val="both"/>
    </w:pPr>
    <w:rPr>
      <w:szCs w:val="24"/>
    </w:rPr>
  </w:style>
  <w:style w:type="paragraph" w:customStyle="1" w:styleId="7AutoList7">
    <w:name w:val="7AutoList7"/>
    <w:pPr>
      <w:widowControl w:val="0"/>
      <w:tabs>
        <w:tab w:val="left" w:pos="720"/>
        <w:tab w:val="left" w:pos="1440"/>
        <w:tab w:val="left" w:pos="2160"/>
        <w:tab w:val="left" w:pos="2880"/>
        <w:tab w:val="left" w:pos="3600"/>
        <w:tab w:val="left" w:pos="4320"/>
        <w:tab w:val="left" w:pos="5040"/>
      </w:tabs>
      <w:autoSpaceDE w:val="0"/>
      <w:autoSpaceDN w:val="0"/>
      <w:ind w:left="5040" w:hanging="720"/>
      <w:jc w:val="both"/>
    </w:pPr>
    <w:rPr>
      <w:szCs w:val="24"/>
    </w:rPr>
  </w:style>
  <w:style w:type="paragraph" w:customStyle="1" w:styleId="8AutoList7">
    <w:name w:val="8AutoList7"/>
    <w:pPr>
      <w:widowControl w:val="0"/>
      <w:tabs>
        <w:tab w:val="left" w:pos="720"/>
        <w:tab w:val="left" w:pos="1440"/>
        <w:tab w:val="left" w:pos="2160"/>
        <w:tab w:val="left" w:pos="2880"/>
        <w:tab w:val="left" w:pos="3600"/>
        <w:tab w:val="left" w:pos="4320"/>
        <w:tab w:val="left" w:pos="5040"/>
        <w:tab w:val="left" w:pos="5760"/>
      </w:tabs>
      <w:autoSpaceDE w:val="0"/>
      <w:autoSpaceDN w:val="0"/>
      <w:ind w:left="5760" w:hanging="720"/>
      <w:jc w:val="both"/>
    </w:pPr>
    <w:rPr>
      <w:szCs w:val="24"/>
    </w:rPr>
  </w:style>
  <w:style w:type="paragraph" w:customStyle="1" w:styleId="1AutoList6">
    <w:name w:val="1AutoList6"/>
    <w:pPr>
      <w:widowControl w:val="0"/>
      <w:tabs>
        <w:tab w:val="left" w:pos="720"/>
      </w:tabs>
      <w:autoSpaceDE w:val="0"/>
      <w:autoSpaceDN w:val="0"/>
      <w:ind w:left="720" w:hanging="720"/>
      <w:jc w:val="both"/>
    </w:pPr>
    <w:rPr>
      <w:szCs w:val="24"/>
    </w:rPr>
  </w:style>
  <w:style w:type="paragraph" w:customStyle="1" w:styleId="2AutoList6">
    <w:name w:val="2AutoList6"/>
    <w:pPr>
      <w:widowControl w:val="0"/>
      <w:tabs>
        <w:tab w:val="left" w:pos="720"/>
        <w:tab w:val="left" w:pos="1440"/>
      </w:tabs>
      <w:autoSpaceDE w:val="0"/>
      <w:autoSpaceDN w:val="0"/>
      <w:ind w:left="1440" w:hanging="720"/>
      <w:jc w:val="both"/>
    </w:pPr>
    <w:rPr>
      <w:szCs w:val="24"/>
    </w:rPr>
  </w:style>
  <w:style w:type="paragraph" w:customStyle="1" w:styleId="3AutoList6">
    <w:name w:val="3AutoList6"/>
    <w:pPr>
      <w:widowControl w:val="0"/>
      <w:tabs>
        <w:tab w:val="left" w:pos="720"/>
        <w:tab w:val="left" w:pos="1440"/>
        <w:tab w:val="left" w:pos="2160"/>
      </w:tabs>
      <w:autoSpaceDE w:val="0"/>
      <w:autoSpaceDN w:val="0"/>
      <w:ind w:left="2160" w:hanging="720"/>
      <w:jc w:val="both"/>
    </w:pPr>
    <w:rPr>
      <w:szCs w:val="24"/>
    </w:rPr>
  </w:style>
  <w:style w:type="paragraph" w:customStyle="1" w:styleId="4AutoList6">
    <w:name w:val="4AutoList6"/>
    <w:pPr>
      <w:widowControl w:val="0"/>
      <w:tabs>
        <w:tab w:val="left" w:pos="720"/>
        <w:tab w:val="left" w:pos="1440"/>
        <w:tab w:val="left" w:pos="2160"/>
        <w:tab w:val="left" w:pos="2880"/>
      </w:tabs>
      <w:autoSpaceDE w:val="0"/>
      <w:autoSpaceDN w:val="0"/>
      <w:ind w:left="2880" w:hanging="720"/>
      <w:jc w:val="both"/>
    </w:pPr>
    <w:rPr>
      <w:szCs w:val="24"/>
    </w:rPr>
  </w:style>
  <w:style w:type="paragraph" w:customStyle="1" w:styleId="5AutoList6">
    <w:name w:val="5AutoList6"/>
    <w:pPr>
      <w:widowControl w:val="0"/>
      <w:tabs>
        <w:tab w:val="left" w:pos="720"/>
        <w:tab w:val="left" w:pos="1440"/>
        <w:tab w:val="left" w:pos="2160"/>
        <w:tab w:val="left" w:pos="2880"/>
        <w:tab w:val="left" w:pos="3600"/>
      </w:tabs>
      <w:autoSpaceDE w:val="0"/>
      <w:autoSpaceDN w:val="0"/>
      <w:ind w:left="3600" w:hanging="720"/>
      <w:jc w:val="both"/>
    </w:pPr>
    <w:rPr>
      <w:szCs w:val="24"/>
    </w:rPr>
  </w:style>
  <w:style w:type="paragraph" w:customStyle="1" w:styleId="6AutoList6">
    <w:name w:val="6AutoList6"/>
    <w:pPr>
      <w:widowControl w:val="0"/>
      <w:tabs>
        <w:tab w:val="left" w:pos="720"/>
        <w:tab w:val="left" w:pos="1440"/>
        <w:tab w:val="left" w:pos="2160"/>
        <w:tab w:val="left" w:pos="2880"/>
        <w:tab w:val="left" w:pos="3600"/>
        <w:tab w:val="left" w:pos="4320"/>
      </w:tabs>
      <w:autoSpaceDE w:val="0"/>
      <w:autoSpaceDN w:val="0"/>
      <w:ind w:left="4320" w:hanging="720"/>
      <w:jc w:val="both"/>
    </w:pPr>
    <w:rPr>
      <w:szCs w:val="24"/>
    </w:rPr>
  </w:style>
  <w:style w:type="paragraph" w:customStyle="1" w:styleId="7AutoList6">
    <w:name w:val="7AutoList6"/>
    <w:pPr>
      <w:widowControl w:val="0"/>
      <w:tabs>
        <w:tab w:val="left" w:pos="720"/>
        <w:tab w:val="left" w:pos="1440"/>
        <w:tab w:val="left" w:pos="2160"/>
        <w:tab w:val="left" w:pos="2880"/>
        <w:tab w:val="left" w:pos="3600"/>
        <w:tab w:val="left" w:pos="4320"/>
        <w:tab w:val="left" w:pos="5040"/>
      </w:tabs>
      <w:autoSpaceDE w:val="0"/>
      <w:autoSpaceDN w:val="0"/>
      <w:ind w:left="5040" w:hanging="720"/>
      <w:jc w:val="both"/>
    </w:pPr>
    <w:rPr>
      <w:szCs w:val="24"/>
    </w:rPr>
  </w:style>
  <w:style w:type="paragraph" w:customStyle="1" w:styleId="8AutoList6">
    <w:name w:val="8AutoList6"/>
    <w:pPr>
      <w:widowControl w:val="0"/>
      <w:tabs>
        <w:tab w:val="left" w:pos="720"/>
        <w:tab w:val="left" w:pos="1440"/>
        <w:tab w:val="left" w:pos="2160"/>
        <w:tab w:val="left" w:pos="2880"/>
        <w:tab w:val="left" w:pos="3600"/>
        <w:tab w:val="left" w:pos="4320"/>
        <w:tab w:val="left" w:pos="5040"/>
        <w:tab w:val="left" w:pos="5760"/>
      </w:tabs>
      <w:autoSpaceDE w:val="0"/>
      <w:autoSpaceDN w:val="0"/>
      <w:ind w:left="5760" w:hanging="720"/>
      <w:jc w:val="both"/>
    </w:pPr>
    <w:rPr>
      <w:szCs w:val="24"/>
    </w:rPr>
  </w:style>
  <w:style w:type="paragraph" w:customStyle="1" w:styleId="1AutoList5">
    <w:name w:val="1AutoList5"/>
    <w:pPr>
      <w:widowControl w:val="0"/>
      <w:tabs>
        <w:tab w:val="left" w:pos="720"/>
      </w:tabs>
      <w:autoSpaceDE w:val="0"/>
      <w:autoSpaceDN w:val="0"/>
      <w:ind w:left="720" w:hanging="720"/>
      <w:jc w:val="both"/>
    </w:pPr>
    <w:rPr>
      <w:szCs w:val="24"/>
    </w:rPr>
  </w:style>
  <w:style w:type="paragraph" w:customStyle="1" w:styleId="2AutoList5">
    <w:name w:val="2AutoList5"/>
    <w:pPr>
      <w:widowControl w:val="0"/>
      <w:tabs>
        <w:tab w:val="left" w:pos="720"/>
        <w:tab w:val="left" w:pos="1440"/>
      </w:tabs>
      <w:autoSpaceDE w:val="0"/>
      <w:autoSpaceDN w:val="0"/>
      <w:ind w:left="1440" w:hanging="720"/>
      <w:jc w:val="both"/>
    </w:pPr>
    <w:rPr>
      <w:szCs w:val="24"/>
    </w:rPr>
  </w:style>
  <w:style w:type="paragraph" w:customStyle="1" w:styleId="3AutoList5">
    <w:name w:val="3AutoList5"/>
    <w:pPr>
      <w:widowControl w:val="0"/>
      <w:tabs>
        <w:tab w:val="left" w:pos="720"/>
        <w:tab w:val="left" w:pos="1440"/>
        <w:tab w:val="left" w:pos="2160"/>
      </w:tabs>
      <w:autoSpaceDE w:val="0"/>
      <w:autoSpaceDN w:val="0"/>
      <w:ind w:left="2160" w:hanging="720"/>
      <w:jc w:val="both"/>
    </w:pPr>
    <w:rPr>
      <w:szCs w:val="24"/>
    </w:rPr>
  </w:style>
  <w:style w:type="paragraph" w:customStyle="1" w:styleId="4AutoList5">
    <w:name w:val="4AutoList5"/>
    <w:pPr>
      <w:widowControl w:val="0"/>
      <w:tabs>
        <w:tab w:val="left" w:pos="720"/>
        <w:tab w:val="left" w:pos="1440"/>
        <w:tab w:val="left" w:pos="2160"/>
        <w:tab w:val="left" w:pos="2880"/>
      </w:tabs>
      <w:autoSpaceDE w:val="0"/>
      <w:autoSpaceDN w:val="0"/>
      <w:ind w:left="2880" w:hanging="720"/>
      <w:jc w:val="both"/>
    </w:pPr>
    <w:rPr>
      <w:szCs w:val="24"/>
    </w:rPr>
  </w:style>
  <w:style w:type="paragraph" w:customStyle="1" w:styleId="5AutoList5">
    <w:name w:val="5AutoList5"/>
    <w:pPr>
      <w:widowControl w:val="0"/>
      <w:tabs>
        <w:tab w:val="left" w:pos="720"/>
        <w:tab w:val="left" w:pos="1440"/>
        <w:tab w:val="left" w:pos="2160"/>
        <w:tab w:val="left" w:pos="2880"/>
        <w:tab w:val="left" w:pos="3600"/>
      </w:tabs>
      <w:autoSpaceDE w:val="0"/>
      <w:autoSpaceDN w:val="0"/>
      <w:ind w:left="3600" w:hanging="720"/>
      <w:jc w:val="both"/>
    </w:pPr>
    <w:rPr>
      <w:szCs w:val="24"/>
    </w:rPr>
  </w:style>
  <w:style w:type="paragraph" w:customStyle="1" w:styleId="6AutoList5">
    <w:name w:val="6AutoList5"/>
    <w:pPr>
      <w:widowControl w:val="0"/>
      <w:tabs>
        <w:tab w:val="left" w:pos="720"/>
        <w:tab w:val="left" w:pos="1440"/>
        <w:tab w:val="left" w:pos="2160"/>
        <w:tab w:val="left" w:pos="2880"/>
        <w:tab w:val="left" w:pos="3600"/>
        <w:tab w:val="left" w:pos="4320"/>
      </w:tabs>
      <w:autoSpaceDE w:val="0"/>
      <w:autoSpaceDN w:val="0"/>
      <w:ind w:left="4320" w:hanging="720"/>
      <w:jc w:val="both"/>
    </w:pPr>
    <w:rPr>
      <w:szCs w:val="24"/>
    </w:rPr>
  </w:style>
  <w:style w:type="paragraph" w:customStyle="1" w:styleId="7AutoList5">
    <w:name w:val="7AutoList5"/>
    <w:pPr>
      <w:widowControl w:val="0"/>
      <w:tabs>
        <w:tab w:val="left" w:pos="720"/>
        <w:tab w:val="left" w:pos="1440"/>
        <w:tab w:val="left" w:pos="2160"/>
        <w:tab w:val="left" w:pos="2880"/>
        <w:tab w:val="left" w:pos="3600"/>
        <w:tab w:val="left" w:pos="4320"/>
        <w:tab w:val="left" w:pos="5040"/>
      </w:tabs>
      <w:autoSpaceDE w:val="0"/>
      <w:autoSpaceDN w:val="0"/>
      <w:ind w:left="5040" w:hanging="720"/>
      <w:jc w:val="both"/>
    </w:pPr>
    <w:rPr>
      <w:szCs w:val="24"/>
    </w:rPr>
  </w:style>
  <w:style w:type="paragraph" w:customStyle="1" w:styleId="8AutoList5">
    <w:name w:val="8AutoList5"/>
    <w:pPr>
      <w:widowControl w:val="0"/>
      <w:tabs>
        <w:tab w:val="left" w:pos="720"/>
        <w:tab w:val="left" w:pos="1440"/>
        <w:tab w:val="left" w:pos="2160"/>
        <w:tab w:val="left" w:pos="2880"/>
        <w:tab w:val="left" w:pos="3600"/>
        <w:tab w:val="left" w:pos="4320"/>
        <w:tab w:val="left" w:pos="5040"/>
        <w:tab w:val="left" w:pos="5760"/>
      </w:tabs>
      <w:autoSpaceDE w:val="0"/>
      <w:autoSpaceDN w:val="0"/>
      <w:ind w:left="5760" w:hanging="720"/>
      <w:jc w:val="both"/>
    </w:pPr>
    <w:rPr>
      <w:szCs w:val="24"/>
    </w:rPr>
  </w:style>
  <w:style w:type="paragraph" w:customStyle="1" w:styleId="1AutoList4">
    <w:name w:val="1AutoList4"/>
    <w:pPr>
      <w:widowControl w:val="0"/>
      <w:tabs>
        <w:tab w:val="left" w:pos="720"/>
      </w:tabs>
      <w:autoSpaceDE w:val="0"/>
      <w:autoSpaceDN w:val="0"/>
      <w:ind w:left="720" w:hanging="720"/>
      <w:jc w:val="both"/>
    </w:pPr>
    <w:rPr>
      <w:szCs w:val="24"/>
    </w:rPr>
  </w:style>
  <w:style w:type="paragraph" w:customStyle="1" w:styleId="2AutoList4">
    <w:name w:val="2AutoList4"/>
    <w:pPr>
      <w:widowControl w:val="0"/>
      <w:tabs>
        <w:tab w:val="left" w:pos="720"/>
        <w:tab w:val="left" w:pos="1440"/>
      </w:tabs>
      <w:autoSpaceDE w:val="0"/>
      <w:autoSpaceDN w:val="0"/>
      <w:ind w:left="1440" w:hanging="720"/>
      <w:jc w:val="both"/>
    </w:pPr>
    <w:rPr>
      <w:szCs w:val="24"/>
    </w:rPr>
  </w:style>
  <w:style w:type="paragraph" w:customStyle="1" w:styleId="3AutoList4">
    <w:name w:val="3AutoList4"/>
    <w:pPr>
      <w:widowControl w:val="0"/>
      <w:tabs>
        <w:tab w:val="left" w:pos="720"/>
        <w:tab w:val="left" w:pos="1440"/>
        <w:tab w:val="left" w:pos="2160"/>
      </w:tabs>
      <w:autoSpaceDE w:val="0"/>
      <w:autoSpaceDN w:val="0"/>
      <w:ind w:left="2160" w:hanging="720"/>
      <w:jc w:val="both"/>
    </w:pPr>
    <w:rPr>
      <w:szCs w:val="24"/>
    </w:rPr>
  </w:style>
  <w:style w:type="paragraph" w:customStyle="1" w:styleId="4AutoList4">
    <w:name w:val="4AutoList4"/>
    <w:pPr>
      <w:widowControl w:val="0"/>
      <w:tabs>
        <w:tab w:val="left" w:pos="720"/>
        <w:tab w:val="left" w:pos="1440"/>
        <w:tab w:val="left" w:pos="2160"/>
        <w:tab w:val="left" w:pos="2880"/>
      </w:tabs>
      <w:autoSpaceDE w:val="0"/>
      <w:autoSpaceDN w:val="0"/>
      <w:ind w:left="2880" w:hanging="720"/>
      <w:jc w:val="both"/>
    </w:pPr>
    <w:rPr>
      <w:szCs w:val="24"/>
    </w:rPr>
  </w:style>
  <w:style w:type="paragraph" w:customStyle="1" w:styleId="5AutoList4">
    <w:name w:val="5AutoList4"/>
    <w:pPr>
      <w:widowControl w:val="0"/>
      <w:tabs>
        <w:tab w:val="left" w:pos="720"/>
        <w:tab w:val="left" w:pos="1440"/>
        <w:tab w:val="left" w:pos="2160"/>
        <w:tab w:val="left" w:pos="2880"/>
        <w:tab w:val="left" w:pos="3600"/>
      </w:tabs>
      <w:autoSpaceDE w:val="0"/>
      <w:autoSpaceDN w:val="0"/>
      <w:ind w:left="3600" w:hanging="720"/>
      <w:jc w:val="both"/>
    </w:pPr>
    <w:rPr>
      <w:szCs w:val="24"/>
    </w:rPr>
  </w:style>
  <w:style w:type="paragraph" w:customStyle="1" w:styleId="6AutoList4">
    <w:name w:val="6AutoList4"/>
    <w:pPr>
      <w:widowControl w:val="0"/>
      <w:tabs>
        <w:tab w:val="left" w:pos="720"/>
        <w:tab w:val="left" w:pos="1440"/>
        <w:tab w:val="left" w:pos="2160"/>
        <w:tab w:val="left" w:pos="2880"/>
        <w:tab w:val="left" w:pos="3600"/>
        <w:tab w:val="left" w:pos="4320"/>
      </w:tabs>
      <w:autoSpaceDE w:val="0"/>
      <w:autoSpaceDN w:val="0"/>
      <w:ind w:left="4320" w:hanging="720"/>
      <w:jc w:val="both"/>
    </w:pPr>
    <w:rPr>
      <w:szCs w:val="24"/>
    </w:rPr>
  </w:style>
  <w:style w:type="paragraph" w:customStyle="1" w:styleId="7AutoList4">
    <w:name w:val="7AutoList4"/>
    <w:pPr>
      <w:widowControl w:val="0"/>
      <w:tabs>
        <w:tab w:val="left" w:pos="720"/>
        <w:tab w:val="left" w:pos="1440"/>
        <w:tab w:val="left" w:pos="2160"/>
        <w:tab w:val="left" w:pos="2880"/>
        <w:tab w:val="left" w:pos="3600"/>
        <w:tab w:val="left" w:pos="4320"/>
        <w:tab w:val="left" w:pos="5040"/>
      </w:tabs>
      <w:autoSpaceDE w:val="0"/>
      <w:autoSpaceDN w:val="0"/>
      <w:ind w:left="5040" w:hanging="720"/>
      <w:jc w:val="both"/>
    </w:pPr>
    <w:rPr>
      <w:szCs w:val="24"/>
    </w:rPr>
  </w:style>
  <w:style w:type="paragraph" w:customStyle="1" w:styleId="8AutoList4">
    <w:name w:val="8AutoList4"/>
    <w:pPr>
      <w:widowControl w:val="0"/>
      <w:tabs>
        <w:tab w:val="left" w:pos="720"/>
        <w:tab w:val="left" w:pos="1440"/>
        <w:tab w:val="left" w:pos="2160"/>
        <w:tab w:val="left" w:pos="2880"/>
        <w:tab w:val="left" w:pos="3600"/>
        <w:tab w:val="left" w:pos="4320"/>
        <w:tab w:val="left" w:pos="5040"/>
        <w:tab w:val="left" w:pos="5760"/>
      </w:tabs>
      <w:autoSpaceDE w:val="0"/>
      <w:autoSpaceDN w:val="0"/>
      <w:ind w:left="5760" w:hanging="720"/>
      <w:jc w:val="both"/>
    </w:pPr>
    <w:rPr>
      <w:szCs w:val="24"/>
    </w:rPr>
  </w:style>
  <w:style w:type="paragraph" w:customStyle="1" w:styleId="1AutoList3">
    <w:name w:val="1AutoList3"/>
    <w:pPr>
      <w:widowControl w:val="0"/>
      <w:tabs>
        <w:tab w:val="left" w:pos="720"/>
      </w:tabs>
      <w:autoSpaceDE w:val="0"/>
      <w:autoSpaceDN w:val="0"/>
      <w:ind w:left="720" w:hanging="720"/>
      <w:jc w:val="both"/>
    </w:pPr>
    <w:rPr>
      <w:szCs w:val="24"/>
    </w:rPr>
  </w:style>
  <w:style w:type="paragraph" w:customStyle="1" w:styleId="2AutoList3">
    <w:name w:val="2AutoList3"/>
    <w:pPr>
      <w:widowControl w:val="0"/>
      <w:tabs>
        <w:tab w:val="left" w:pos="720"/>
        <w:tab w:val="left" w:pos="1440"/>
      </w:tabs>
      <w:autoSpaceDE w:val="0"/>
      <w:autoSpaceDN w:val="0"/>
      <w:ind w:left="1440" w:hanging="720"/>
      <w:jc w:val="both"/>
    </w:pPr>
    <w:rPr>
      <w:szCs w:val="24"/>
    </w:rPr>
  </w:style>
  <w:style w:type="paragraph" w:customStyle="1" w:styleId="3AutoList3">
    <w:name w:val="3AutoList3"/>
    <w:pPr>
      <w:widowControl w:val="0"/>
      <w:tabs>
        <w:tab w:val="left" w:pos="720"/>
        <w:tab w:val="left" w:pos="1440"/>
        <w:tab w:val="left" w:pos="2160"/>
      </w:tabs>
      <w:autoSpaceDE w:val="0"/>
      <w:autoSpaceDN w:val="0"/>
      <w:ind w:left="2160" w:hanging="720"/>
      <w:jc w:val="both"/>
    </w:pPr>
    <w:rPr>
      <w:szCs w:val="24"/>
    </w:rPr>
  </w:style>
  <w:style w:type="paragraph" w:customStyle="1" w:styleId="4AutoList3">
    <w:name w:val="4AutoList3"/>
    <w:pPr>
      <w:widowControl w:val="0"/>
      <w:tabs>
        <w:tab w:val="left" w:pos="720"/>
        <w:tab w:val="left" w:pos="1440"/>
        <w:tab w:val="left" w:pos="2160"/>
        <w:tab w:val="left" w:pos="2880"/>
      </w:tabs>
      <w:autoSpaceDE w:val="0"/>
      <w:autoSpaceDN w:val="0"/>
      <w:ind w:left="2880" w:hanging="720"/>
      <w:jc w:val="both"/>
    </w:pPr>
    <w:rPr>
      <w:szCs w:val="24"/>
    </w:rPr>
  </w:style>
  <w:style w:type="paragraph" w:customStyle="1" w:styleId="5AutoList3">
    <w:name w:val="5AutoList3"/>
    <w:pPr>
      <w:widowControl w:val="0"/>
      <w:tabs>
        <w:tab w:val="left" w:pos="720"/>
        <w:tab w:val="left" w:pos="1440"/>
        <w:tab w:val="left" w:pos="2160"/>
        <w:tab w:val="left" w:pos="2880"/>
        <w:tab w:val="left" w:pos="3600"/>
      </w:tabs>
      <w:autoSpaceDE w:val="0"/>
      <w:autoSpaceDN w:val="0"/>
      <w:ind w:left="3600" w:hanging="720"/>
      <w:jc w:val="both"/>
    </w:pPr>
    <w:rPr>
      <w:szCs w:val="24"/>
    </w:rPr>
  </w:style>
  <w:style w:type="paragraph" w:customStyle="1" w:styleId="6AutoList3">
    <w:name w:val="6AutoList3"/>
    <w:pPr>
      <w:widowControl w:val="0"/>
      <w:tabs>
        <w:tab w:val="left" w:pos="720"/>
        <w:tab w:val="left" w:pos="1440"/>
        <w:tab w:val="left" w:pos="2160"/>
        <w:tab w:val="left" w:pos="2880"/>
        <w:tab w:val="left" w:pos="3600"/>
        <w:tab w:val="left" w:pos="4320"/>
      </w:tabs>
      <w:autoSpaceDE w:val="0"/>
      <w:autoSpaceDN w:val="0"/>
      <w:ind w:left="4320" w:hanging="720"/>
      <w:jc w:val="both"/>
    </w:pPr>
    <w:rPr>
      <w:szCs w:val="24"/>
    </w:rPr>
  </w:style>
  <w:style w:type="paragraph" w:customStyle="1" w:styleId="7AutoList3">
    <w:name w:val="7AutoList3"/>
    <w:pPr>
      <w:widowControl w:val="0"/>
      <w:tabs>
        <w:tab w:val="left" w:pos="720"/>
        <w:tab w:val="left" w:pos="1440"/>
        <w:tab w:val="left" w:pos="2160"/>
        <w:tab w:val="left" w:pos="2880"/>
        <w:tab w:val="left" w:pos="3600"/>
        <w:tab w:val="left" w:pos="4320"/>
        <w:tab w:val="left" w:pos="5040"/>
      </w:tabs>
      <w:autoSpaceDE w:val="0"/>
      <w:autoSpaceDN w:val="0"/>
      <w:ind w:left="5040" w:hanging="720"/>
      <w:jc w:val="both"/>
    </w:pPr>
    <w:rPr>
      <w:szCs w:val="24"/>
    </w:rPr>
  </w:style>
  <w:style w:type="paragraph" w:customStyle="1" w:styleId="8AutoList3">
    <w:name w:val="8AutoList3"/>
    <w:pPr>
      <w:widowControl w:val="0"/>
      <w:tabs>
        <w:tab w:val="left" w:pos="720"/>
        <w:tab w:val="left" w:pos="1440"/>
        <w:tab w:val="left" w:pos="2160"/>
        <w:tab w:val="left" w:pos="2880"/>
        <w:tab w:val="left" w:pos="3600"/>
        <w:tab w:val="left" w:pos="4320"/>
        <w:tab w:val="left" w:pos="5040"/>
        <w:tab w:val="left" w:pos="5760"/>
      </w:tabs>
      <w:autoSpaceDE w:val="0"/>
      <w:autoSpaceDN w:val="0"/>
      <w:ind w:left="5760" w:hanging="720"/>
      <w:jc w:val="both"/>
    </w:pPr>
    <w:rPr>
      <w:szCs w:val="24"/>
    </w:rPr>
  </w:style>
  <w:style w:type="paragraph" w:customStyle="1" w:styleId="1AutoList2">
    <w:name w:val="1AutoList2"/>
    <w:pPr>
      <w:widowControl w:val="0"/>
      <w:tabs>
        <w:tab w:val="left" w:pos="720"/>
      </w:tabs>
      <w:autoSpaceDE w:val="0"/>
      <w:autoSpaceDN w:val="0"/>
      <w:ind w:left="720" w:hanging="720"/>
      <w:jc w:val="both"/>
    </w:pPr>
    <w:rPr>
      <w:szCs w:val="24"/>
    </w:rPr>
  </w:style>
  <w:style w:type="paragraph" w:customStyle="1" w:styleId="2AutoList2">
    <w:name w:val="2AutoList2"/>
    <w:pPr>
      <w:widowControl w:val="0"/>
      <w:tabs>
        <w:tab w:val="left" w:pos="720"/>
        <w:tab w:val="left" w:pos="1440"/>
      </w:tabs>
      <w:autoSpaceDE w:val="0"/>
      <w:autoSpaceDN w:val="0"/>
      <w:ind w:left="1440" w:hanging="720"/>
      <w:jc w:val="both"/>
    </w:pPr>
    <w:rPr>
      <w:szCs w:val="24"/>
    </w:rPr>
  </w:style>
  <w:style w:type="paragraph" w:customStyle="1" w:styleId="3AutoList2">
    <w:name w:val="3AutoList2"/>
    <w:pPr>
      <w:widowControl w:val="0"/>
      <w:tabs>
        <w:tab w:val="left" w:pos="720"/>
        <w:tab w:val="left" w:pos="1440"/>
        <w:tab w:val="left" w:pos="2160"/>
      </w:tabs>
      <w:autoSpaceDE w:val="0"/>
      <w:autoSpaceDN w:val="0"/>
      <w:ind w:left="2160" w:hanging="720"/>
      <w:jc w:val="both"/>
    </w:pPr>
    <w:rPr>
      <w:szCs w:val="24"/>
    </w:rPr>
  </w:style>
  <w:style w:type="paragraph" w:customStyle="1" w:styleId="4AutoList2">
    <w:name w:val="4AutoList2"/>
    <w:pPr>
      <w:widowControl w:val="0"/>
      <w:tabs>
        <w:tab w:val="left" w:pos="720"/>
        <w:tab w:val="left" w:pos="1440"/>
        <w:tab w:val="left" w:pos="2160"/>
        <w:tab w:val="left" w:pos="2880"/>
      </w:tabs>
      <w:autoSpaceDE w:val="0"/>
      <w:autoSpaceDN w:val="0"/>
      <w:ind w:left="2880" w:hanging="720"/>
      <w:jc w:val="both"/>
    </w:pPr>
    <w:rPr>
      <w:szCs w:val="24"/>
    </w:rPr>
  </w:style>
  <w:style w:type="paragraph" w:customStyle="1" w:styleId="5AutoList2">
    <w:name w:val="5AutoList2"/>
    <w:pPr>
      <w:widowControl w:val="0"/>
      <w:tabs>
        <w:tab w:val="left" w:pos="720"/>
        <w:tab w:val="left" w:pos="1440"/>
        <w:tab w:val="left" w:pos="2160"/>
        <w:tab w:val="left" w:pos="2880"/>
        <w:tab w:val="left" w:pos="3600"/>
      </w:tabs>
      <w:autoSpaceDE w:val="0"/>
      <w:autoSpaceDN w:val="0"/>
      <w:ind w:left="3600" w:hanging="720"/>
      <w:jc w:val="both"/>
    </w:pPr>
    <w:rPr>
      <w:szCs w:val="24"/>
    </w:rPr>
  </w:style>
  <w:style w:type="paragraph" w:customStyle="1" w:styleId="6AutoList2">
    <w:name w:val="6AutoList2"/>
    <w:pPr>
      <w:widowControl w:val="0"/>
      <w:tabs>
        <w:tab w:val="left" w:pos="720"/>
        <w:tab w:val="left" w:pos="1440"/>
        <w:tab w:val="left" w:pos="2160"/>
        <w:tab w:val="left" w:pos="2880"/>
        <w:tab w:val="left" w:pos="3600"/>
        <w:tab w:val="left" w:pos="4320"/>
      </w:tabs>
      <w:autoSpaceDE w:val="0"/>
      <w:autoSpaceDN w:val="0"/>
      <w:ind w:left="4320" w:hanging="720"/>
      <w:jc w:val="both"/>
    </w:pPr>
    <w:rPr>
      <w:szCs w:val="24"/>
    </w:rPr>
  </w:style>
  <w:style w:type="paragraph" w:customStyle="1" w:styleId="7AutoList2">
    <w:name w:val="7AutoList2"/>
    <w:pPr>
      <w:widowControl w:val="0"/>
      <w:tabs>
        <w:tab w:val="left" w:pos="720"/>
        <w:tab w:val="left" w:pos="1440"/>
        <w:tab w:val="left" w:pos="2160"/>
        <w:tab w:val="left" w:pos="2880"/>
        <w:tab w:val="left" w:pos="3600"/>
        <w:tab w:val="left" w:pos="4320"/>
        <w:tab w:val="left" w:pos="5040"/>
      </w:tabs>
      <w:autoSpaceDE w:val="0"/>
      <w:autoSpaceDN w:val="0"/>
      <w:ind w:left="5040" w:hanging="720"/>
      <w:jc w:val="both"/>
    </w:pPr>
    <w:rPr>
      <w:szCs w:val="24"/>
    </w:rPr>
  </w:style>
  <w:style w:type="paragraph" w:customStyle="1" w:styleId="8AutoList2">
    <w:name w:val="8AutoList2"/>
    <w:pPr>
      <w:widowControl w:val="0"/>
      <w:tabs>
        <w:tab w:val="left" w:pos="720"/>
        <w:tab w:val="left" w:pos="1440"/>
        <w:tab w:val="left" w:pos="2160"/>
        <w:tab w:val="left" w:pos="2880"/>
        <w:tab w:val="left" w:pos="3600"/>
        <w:tab w:val="left" w:pos="4320"/>
        <w:tab w:val="left" w:pos="5040"/>
        <w:tab w:val="left" w:pos="5760"/>
      </w:tabs>
      <w:autoSpaceDE w:val="0"/>
      <w:autoSpaceDN w:val="0"/>
      <w:ind w:left="5760" w:hanging="720"/>
      <w:jc w:val="both"/>
    </w:pPr>
    <w:rPr>
      <w:szCs w:val="24"/>
    </w:rPr>
  </w:style>
  <w:style w:type="paragraph" w:customStyle="1" w:styleId="1AutoList1">
    <w:name w:val="1AutoList1"/>
    <w:pPr>
      <w:widowControl w:val="0"/>
      <w:tabs>
        <w:tab w:val="left" w:pos="720"/>
      </w:tabs>
      <w:autoSpaceDE w:val="0"/>
      <w:autoSpaceDN w:val="0"/>
      <w:ind w:left="720" w:hanging="720"/>
      <w:jc w:val="both"/>
    </w:pPr>
    <w:rPr>
      <w:szCs w:val="24"/>
    </w:rPr>
  </w:style>
  <w:style w:type="paragraph" w:customStyle="1" w:styleId="2AutoList1">
    <w:name w:val="2AutoList1"/>
    <w:pPr>
      <w:widowControl w:val="0"/>
      <w:tabs>
        <w:tab w:val="left" w:pos="720"/>
        <w:tab w:val="left" w:pos="1440"/>
      </w:tabs>
      <w:autoSpaceDE w:val="0"/>
      <w:autoSpaceDN w:val="0"/>
      <w:ind w:left="1440" w:hanging="720"/>
      <w:jc w:val="both"/>
    </w:pPr>
    <w:rPr>
      <w:szCs w:val="24"/>
    </w:rPr>
  </w:style>
  <w:style w:type="paragraph" w:customStyle="1" w:styleId="3AutoList1">
    <w:name w:val="3AutoList1"/>
    <w:pPr>
      <w:widowControl w:val="0"/>
      <w:tabs>
        <w:tab w:val="left" w:pos="720"/>
        <w:tab w:val="left" w:pos="1440"/>
        <w:tab w:val="left" w:pos="2160"/>
      </w:tabs>
      <w:autoSpaceDE w:val="0"/>
      <w:autoSpaceDN w:val="0"/>
      <w:ind w:left="2160" w:hanging="720"/>
      <w:jc w:val="both"/>
    </w:pPr>
    <w:rPr>
      <w:szCs w:val="24"/>
    </w:rPr>
  </w:style>
  <w:style w:type="paragraph" w:customStyle="1" w:styleId="4AutoList1">
    <w:name w:val="4AutoList1"/>
    <w:pPr>
      <w:widowControl w:val="0"/>
      <w:tabs>
        <w:tab w:val="left" w:pos="720"/>
        <w:tab w:val="left" w:pos="1440"/>
        <w:tab w:val="left" w:pos="2160"/>
        <w:tab w:val="left" w:pos="2880"/>
      </w:tabs>
      <w:autoSpaceDE w:val="0"/>
      <w:autoSpaceDN w:val="0"/>
      <w:ind w:left="2880" w:hanging="720"/>
      <w:jc w:val="both"/>
    </w:pPr>
    <w:rPr>
      <w:szCs w:val="24"/>
    </w:rPr>
  </w:style>
  <w:style w:type="paragraph" w:customStyle="1" w:styleId="5AutoList1">
    <w:name w:val="5AutoList1"/>
    <w:pPr>
      <w:widowControl w:val="0"/>
      <w:tabs>
        <w:tab w:val="left" w:pos="720"/>
        <w:tab w:val="left" w:pos="1440"/>
        <w:tab w:val="left" w:pos="2160"/>
        <w:tab w:val="left" w:pos="2880"/>
        <w:tab w:val="left" w:pos="3600"/>
      </w:tabs>
      <w:autoSpaceDE w:val="0"/>
      <w:autoSpaceDN w:val="0"/>
      <w:ind w:left="3600" w:hanging="720"/>
      <w:jc w:val="both"/>
    </w:pPr>
    <w:rPr>
      <w:szCs w:val="24"/>
    </w:rPr>
  </w:style>
  <w:style w:type="paragraph" w:customStyle="1" w:styleId="6AutoList1">
    <w:name w:val="6AutoList1"/>
    <w:pPr>
      <w:widowControl w:val="0"/>
      <w:tabs>
        <w:tab w:val="left" w:pos="720"/>
        <w:tab w:val="left" w:pos="1440"/>
        <w:tab w:val="left" w:pos="2160"/>
        <w:tab w:val="left" w:pos="2880"/>
        <w:tab w:val="left" w:pos="3600"/>
        <w:tab w:val="left" w:pos="4320"/>
      </w:tabs>
      <w:autoSpaceDE w:val="0"/>
      <w:autoSpaceDN w:val="0"/>
      <w:ind w:left="4320" w:hanging="720"/>
      <w:jc w:val="both"/>
    </w:pPr>
    <w:rPr>
      <w:szCs w:val="24"/>
    </w:rPr>
  </w:style>
  <w:style w:type="paragraph" w:customStyle="1" w:styleId="7AutoList1">
    <w:name w:val="7AutoList1"/>
    <w:pPr>
      <w:widowControl w:val="0"/>
      <w:tabs>
        <w:tab w:val="left" w:pos="720"/>
        <w:tab w:val="left" w:pos="1440"/>
        <w:tab w:val="left" w:pos="2160"/>
        <w:tab w:val="left" w:pos="2880"/>
        <w:tab w:val="left" w:pos="3600"/>
        <w:tab w:val="left" w:pos="4320"/>
        <w:tab w:val="left" w:pos="5040"/>
      </w:tabs>
      <w:autoSpaceDE w:val="0"/>
      <w:autoSpaceDN w:val="0"/>
      <w:ind w:left="5040" w:hanging="720"/>
      <w:jc w:val="both"/>
    </w:pPr>
    <w:rPr>
      <w:szCs w:val="24"/>
    </w:rPr>
  </w:style>
  <w:style w:type="paragraph" w:customStyle="1" w:styleId="8AutoList1">
    <w:name w:val="8AutoList1"/>
    <w:pPr>
      <w:widowControl w:val="0"/>
      <w:tabs>
        <w:tab w:val="left" w:pos="720"/>
        <w:tab w:val="left" w:pos="1440"/>
        <w:tab w:val="left" w:pos="2160"/>
        <w:tab w:val="left" w:pos="2880"/>
        <w:tab w:val="left" w:pos="3600"/>
        <w:tab w:val="left" w:pos="4320"/>
        <w:tab w:val="left" w:pos="5040"/>
        <w:tab w:val="left" w:pos="5760"/>
      </w:tabs>
      <w:autoSpaceDE w:val="0"/>
      <w:autoSpaceDN w:val="0"/>
      <w:ind w:left="5760" w:hanging="720"/>
      <w:jc w:val="both"/>
    </w:pPr>
    <w:rPr>
      <w:szCs w:val="24"/>
    </w:rPr>
  </w:style>
  <w:style w:type="paragraph" w:customStyle="1" w:styleId="1BulletList">
    <w:name w:val="1Bullet List"/>
    <w:pPr>
      <w:widowControl w:val="0"/>
      <w:tabs>
        <w:tab w:val="left" w:pos="720"/>
      </w:tabs>
      <w:autoSpaceDE w:val="0"/>
      <w:autoSpaceDN w:val="0"/>
      <w:ind w:left="720" w:hanging="720"/>
      <w:jc w:val="both"/>
    </w:pPr>
    <w:rPr>
      <w:szCs w:val="24"/>
    </w:rPr>
  </w:style>
  <w:style w:type="paragraph" w:customStyle="1" w:styleId="2BulletList">
    <w:name w:val="2Bullet List"/>
    <w:pPr>
      <w:widowControl w:val="0"/>
      <w:tabs>
        <w:tab w:val="left" w:pos="720"/>
        <w:tab w:val="left" w:pos="1440"/>
      </w:tabs>
      <w:autoSpaceDE w:val="0"/>
      <w:autoSpaceDN w:val="0"/>
      <w:ind w:left="1440" w:hanging="720"/>
      <w:jc w:val="both"/>
    </w:pPr>
    <w:rPr>
      <w:szCs w:val="24"/>
    </w:rPr>
  </w:style>
  <w:style w:type="paragraph" w:customStyle="1" w:styleId="3BulletList">
    <w:name w:val="3Bullet List"/>
    <w:pPr>
      <w:widowControl w:val="0"/>
      <w:tabs>
        <w:tab w:val="left" w:pos="720"/>
        <w:tab w:val="left" w:pos="1440"/>
        <w:tab w:val="left" w:pos="2160"/>
      </w:tabs>
      <w:autoSpaceDE w:val="0"/>
      <w:autoSpaceDN w:val="0"/>
      <w:ind w:left="2160" w:hanging="720"/>
      <w:jc w:val="both"/>
    </w:pPr>
    <w:rPr>
      <w:szCs w:val="24"/>
    </w:rPr>
  </w:style>
  <w:style w:type="paragraph" w:customStyle="1" w:styleId="4BulletList">
    <w:name w:val="4Bullet List"/>
    <w:pPr>
      <w:widowControl w:val="0"/>
      <w:tabs>
        <w:tab w:val="left" w:pos="720"/>
        <w:tab w:val="left" w:pos="1440"/>
        <w:tab w:val="left" w:pos="2160"/>
        <w:tab w:val="left" w:pos="2880"/>
      </w:tabs>
      <w:autoSpaceDE w:val="0"/>
      <w:autoSpaceDN w:val="0"/>
      <w:ind w:left="2880" w:hanging="720"/>
      <w:jc w:val="both"/>
    </w:pPr>
    <w:rPr>
      <w:szCs w:val="24"/>
    </w:rPr>
  </w:style>
  <w:style w:type="paragraph" w:customStyle="1" w:styleId="5BulletList">
    <w:name w:val="5Bullet List"/>
    <w:pPr>
      <w:widowControl w:val="0"/>
      <w:tabs>
        <w:tab w:val="left" w:pos="720"/>
        <w:tab w:val="left" w:pos="1440"/>
        <w:tab w:val="left" w:pos="2160"/>
        <w:tab w:val="left" w:pos="2880"/>
        <w:tab w:val="left" w:pos="3600"/>
      </w:tabs>
      <w:autoSpaceDE w:val="0"/>
      <w:autoSpaceDN w:val="0"/>
      <w:ind w:left="3600" w:hanging="720"/>
      <w:jc w:val="both"/>
    </w:pPr>
    <w:rPr>
      <w:szCs w:val="24"/>
    </w:rPr>
  </w:style>
  <w:style w:type="paragraph" w:customStyle="1" w:styleId="6BulletList">
    <w:name w:val="6Bullet List"/>
    <w:pPr>
      <w:widowControl w:val="0"/>
      <w:tabs>
        <w:tab w:val="left" w:pos="720"/>
        <w:tab w:val="left" w:pos="1440"/>
        <w:tab w:val="left" w:pos="2160"/>
        <w:tab w:val="left" w:pos="2880"/>
        <w:tab w:val="left" w:pos="3600"/>
        <w:tab w:val="left" w:pos="4320"/>
      </w:tabs>
      <w:autoSpaceDE w:val="0"/>
      <w:autoSpaceDN w:val="0"/>
      <w:ind w:left="4320" w:hanging="720"/>
      <w:jc w:val="both"/>
    </w:pPr>
    <w:rPr>
      <w:szCs w:val="24"/>
    </w:rPr>
  </w:style>
  <w:style w:type="paragraph" w:customStyle="1" w:styleId="7BulletList">
    <w:name w:val="7Bullet List"/>
    <w:pPr>
      <w:widowControl w:val="0"/>
      <w:tabs>
        <w:tab w:val="left" w:pos="720"/>
        <w:tab w:val="left" w:pos="1440"/>
        <w:tab w:val="left" w:pos="2160"/>
        <w:tab w:val="left" w:pos="2880"/>
        <w:tab w:val="left" w:pos="3600"/>
        <w:tab w:val="left" w:pos="4320"/>
        <w:tab w:val="left" w:pos="5040"/>
      </w:tabs>
      <w:autoSpaceDE w:val="0"/>
      <w:autoSpaceDN w:val="0"/>
      <w:ind w:left="5040" w:hanging="720"/>
      <w:jc w:val="both"/>
    </w:pPr>
    <w:rPr>
      <w:szCs w:val="24"/>
    </w:rPr>
  </w:style>
  <w:style w:type="paragraph" w:customStyle="1" w:styleId="8BulletList">
    <w:name w:val="8Bullet List"/>
    <w:pPr>
      <w:widowControl w:val="0"/>
      <w:tabs>
        <w:tab w:val="left" w:pos="720"/>
        <w:tab w:val="left" w:pos="1440"/>
        <w:tab w:val="left" w:pos="2160"/>
        <w:tab w:val="left" w:pos="2880"/>
        <w:tab w:val="left" w:pos="3600"/>
        <w:tab w:val="left" w:pos="4320"/>
        <w:tab w:val="left" w:pos="5040"/>
        <w:tab w:val="left" w:pos="5760"/>
      </w:tabs>
      <w:autoSpaceDE w:val="0"/>
      <w:autoSpaceDN w:val="0"/>
      <w:ind w:left="5760" w:hanging="720"/>
      <w:jc w:val="both"/>
    </w:pPr>
    <w:rPr>
      <w:szCs w:val="24"/>
    </w:rPr>
  </w:style>
  <w:style w:type="paragraph" w:customStyle="1" w:styleId="1SquareBulle">
    <w:name w:val="1Square Bulle"/>
    <w:pPr>
      <w:widowControl w:val="0"/>
      <w:tabs>
        <w:tab w:val="left" w:pos="720"/>
      </w:tabs>
      <w:autoSpaceDE w:val="0"/>
      <w:autoSpaceDN w:val="0"/>
      <w:ind w:left="720" w:hanging="720"/>
      <w:jc w:val="both"/>
    </w:pPr>
    <w:rPr>
      <w:szCs w:val="24"/>
    </w:rPr>
  </w:style>
  <w:style w:type="paragraph" w:customStyle="1" w:styleId="2SquareBulle">
    <w:name w:val="2Square Bulle"/>
    <w:pPr>
      <w:widowControl w:val="0"/>
      <w:tabs>
        <w:tab w:val="left" w:pos="720"/>
        <w:tab w:val="left" w:pos="1440"/>
      </w:tabs>
      <w:autoSpaceDE w:val="0"/>
      <w:autoSpaceDN w:val="0"/>
      <w:ind w:left="1440" w:hanging="720"/>
      <w:jc w:val="both"/>
    </w:pPr>
    <w:rPr>
      <w:szCs w:val="24"/>
    </w:rPr>
  </w:style>
  <w:style w:type="paragraph" w:customStyle="1" w:styleId="3SquareBulle">
    <w:name w:val="3Square Bulle"/>
    <w:pPr>
      <w:widowControl w:val="0"/>
      <w:tabs>
        <w:tab w:val="left" w:pos="720"/>
        <w:tab w:val="left" w:pos="1440"/>
        <w:tab w:val="left" w:pos="2160"/>
      </w:tabs>
      <w:autoSpaceDE w:val="0"/>
      <w:autoSpaceDN w:val="0"/>
      <w:ind w:left="2160" w:hanging="720"/>
      <w:jc w:val="both"/>
    </w:pPr>
    <w:rPr>
      <w:szCs w:val="24"/>
    </w:rPr>
  </w:style>
  <w:style w:type="paragraph" w:customStyle="1" w:styleId="4SquareBulle">
    <w:name w:val="4Square Bulle"/>
    <w:pPr>
      <w:widowControl w:val="0"/>
      <w:tabs>
        <w:tab w:val="left" w:pos="720"/>
        <w:tab w:val="left" w:pos="1440"/>
        <w:tab w:val="left" w:pos="2160"/>
        <w:tab w:val="left" w:pos="2880"/>
      </w:tabs>
      <w:autoSpaceDE w:val="0"/>
      <w:autoSpaceDN w:val="0"/>
      <w:ind w:left="2880" w:hanging="720"/>
      <w:jc w:val="both"/>
    </w:pPr>
    <w:rPr>
      <w:szCs w:val="24"/>
    </w:rPr>
  </w:style>
  <w:style w:type="paragraph" w:customStyle="1" w:styleId="5SquareBulle">
    <w:name w:val="5Square Bulle"/>
    <w:pPr>
      <w:widowControl w:val="0"/>
      <w:tabs>
        <w:tab w:val="left" w:pos="720"/>
        <w:tab w:val="left" w:pos="1440"/>
        <w:tab w:val="left" w:pos="2160"/>
        <w:tab w:val="left" w:pos="2880"/>
        <w:tab w:val="left" w:pos="3600"/>
      </w:tabs>
      <w:autoSpaceDE w:val="0"/>
      <w:autoSpaceDN w:val="0"/>
      <w:ind w:left="3600" w:hanging="720"/>
      <w:jc w:val="both"/>
    </w:pPr>
    <w:rPr>
      <w:szCs w:val="24"/>
    </w:rPr>
  </w:style>
  <w:style w:type="paragraph" w:customStyle="1" w:styleId="6SquareBulle">
    <w:name w:val="6Square Bulle"/>
    <w:pPr>
      <w:widowControl w:val="0"/>
      <w:tabs>
        <w:tab w:val="left" w:pos="720"/>
        <w:tab w:val="left" w:pos="1440"/>
        <w:tab w:val="left" w:pos="2160"/>
        <w:tab w:val="left" w:pos="2880"/>
        <w:tab w:val="left" w:pos="3600"/>
        <w:tab w:val="left" w:pos="4320"/>
      </w:tabs>
      <w:autoSpaceDE w:val="0"/>
      <w:autoSpaceDN w:val="0"/>
      <w:ind w:left="4320" w:hanging="720"/>
      <w:jc w:val="both"/>
    </w:pPr>
    <w:rPr>
      <w:szCs w:val="24"/>
    </w:rPr>
  </w:style>
  <w:style w:type="paragraph" w:customStyle="1" w:styleId="7SquareBulle">
    <w:name w:val="7Square Bulle"/>
    <w:pPr>
      <w:widowControl w:val="0"/>
      <w:tabs>
        <w:tab w:val="left" w:pos="720"/>
        <w:tab w:val="left" w:pos="1440"/>
        <w:tab w:val="left" w:pos="2160"/>
        <w:tab w:val="left" w:pos="2880"/>
        <w:tab w:val="left" w:pos="3600"/>
        <w:tab w:val="left" w:pos="4320"/>
        <w:tab w:val="left" w:pos="5040"/>
      </w:tabs>
      <w:autoSpaceDE w:val="0"/>
      <w:autoSpaceDN w:val="0"/>
      <w:ind w:left="5040" w:hanging="720"/>
      <w:jc w:val="both"/>
    </w:pPr>
    <w:rPr>
      <w:szCs w:val="24"/>
    </w:rPr>
  </w:style>
  <w:style w:type="paragraph" w:customStyle="1" w:styleId="8SquareBulle">
    <w:name w:val="8Square Bulle"/>
    <w:pPr>
      <w:widowControl w:val="0"/>
      <w:tabs>
        <w:tab w:val="left" w:pos="720"/>
        <w:tab w:val="left" w:pos="1440"/>
        <w:tab w:val="left" w:pos="2160"/>
        <w:tab w:val="left" w:pos="2880"/>
        <w:tab w:val="left" w:pos="3600"/>
        <w:tab w:val="left" w:pos="4320"/>
        <w:tab w:val="left" w:pos="5040"/>
        <w:tab w:val="left" w:pos="5760"/>
      </w:tabs>
      <w:autoSpaceDE w:val="0"/>
      <w:autoSpaceDN w:val="0"/>
      <w:ind w:left="5760" w:hanging="720"/>
      <w:jc w:val="both"/>
    </w:pPr>
    <w:rPr>
      <w:szCs w:val="24"/>
    </w:rPr>
  </w:style>
  <w:style w:type="paragraph" w:customStyle="1" w:styleId="Quick1">
    <w:name w:val="Quick 1."/>
    <w:pPr>
      <w:widowControl w:val="0"/>
      <w:autoSpaceDE w:val="0"/>
      <w:autoSpaceDN w:val="0"/>
      <w:ind w:left="720"/>
    </w:pPr>
    <w:rPr>
      <w:szCs w:val="24"/>
    </w:rPr>
  </w:style>
  <w:style w:type="paragraph" w:customStyle="1" w:styleId="Quick">
    <w:name w:val="Quick •"/>
    <w:pPr>
      <w:widowControl w:val="0"/>
      <w:autoSpaceDE w:val="0"/>
      <w:autoSpaceDN w:val="0"/>
      <w:ind w:left="720"/>
    </w:pPr>
    <w:rPr>
      <w:szCs w:val="24"/>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
    <w:name w:val="Body Text"/>
    <w:basedOn w:val="Normal"/>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pPr>
    <w:rPr>
      <w:b/>
      <w:bCs/>
      <w:szCs w:val="24"/>
    </w:rPr>
  </w:style>
  <w:style w:type="paragraph" w:styleId="BodyTextIndent">
    <w:name w:val="Body Text Indent"/>
    <w:basedOn w:val="Normal"/>
    <w:pPr>
      <w:widowControl/>
      <w:tabs>
        <w:tab w:val="left" w:pos="0"/>
        <w:tab w:val="left" w:pos="361"/>
        <w:tab w:val="left" w:pos="722"/>
        <w:tab w:val="left" w:pos="1083"/>
        <w:tab w:val="left" w:pos="1444"/>
        <w:tab w:val="left" w:pos="1806"/>
        <w:tab w:val="left" w:pos="2167"/>
        <w:tab w:val="left" w:pos="2528"/>
        <w:tab w:val="left" w:pos="2889"/>
        <w:tab w:val="left" w:pos="3250"/>
        <w:tab w:val="left" w:pos="3612"/>
        <w:tab w:val="left" w:pos="3973"/>
        <w:tab w:val="left" w:pos="4334"/>
        <w:tab w:val="left" w:pos="4695"/>
        <w:tab w:val="left" w:pos="5056"/>
        <w:tab w:val="left" w:pos="5418"/>
        <w:tab w:val="left" w:pos="5779"/>
        <w:tab w:val="left" w:pos="6140"/>
        <w:tab w:val="left" w:pos="6501"/>
      </w:tabs>
      <w:ind w:left="722" w:hanging="361"/>
    </w:pPr>
  </w:style>
  <w:style w:type="paragraph" w:styleId="Header">
    <w:name w:val="header"/>
    <w:basedOn w:val="Normal"/>
    <w:pPr>
      <w:tabs>
        <w:tab w:val="center" w:pos="4320"/>
        <w:tab w:val="right" w:pos="8640"/>
      </w:tabs>
    </w:pPr>
  </w:style>
  <w:style w:type="character" w:styleId="Hyperlink">
    <w:name w:val="Hyperlink"/>
    <w:rsid w:val="00A00725"/>
    <w:rPr>
      <w:color w:val="0000FF"/>
      <w:u w:val="single"/>
    </w:rPr>
  </w:style>
  <w:style w:type="paragraph" w:customStyle="1" w:styleId="EndNoteBibliographyTitle">
    <w:name w:val="EndNote Bibliography Title"/>
    <w:basedOn w:val="Normal"/>
    <w:link w:val="EndNoteBibliographyTitleChar"/>
    <w:rsid w:val="00937B5C"/>
    <w:pPr>
      <w:jc w:val="center"/>
    </w:pPr>
    <w:rPr>
      <w:noProof/>
    </w:rPr>
  </w:style>
  <w:style w:type="character" w:customStyle="1" w:styleId="EndNoteBibliographyTitleChar">
    <w:name w:val="EndNote Bibliography Title Char"/>
    <w:link w:val="EndNoteBibliographyTitle"/>
    <w:rsid w:val="00937B5C"/>
    <w:rPr>
      <w:noProof/>
    </w:rPr>
  </w:style>
  <w:style w:type="paragraph" w:customStyle="1" w:styleId="EndNoteBibliography">
    <w:name w:val="EndNote Bibliography"/>
    <w:basedOn w:val="Normal"/>
    <w:link w:val="EndNoteBibliographyChar"/>
    <w:rsid w:val="00937B5C"/>
    <w:rPr>
      <w:noProof/>
    </w:rPr>
  </w:style>
  <w:style w:type="character" w:customStyle="1" w:styleId="EndNoteBibliographyChar">
    <w:name w:val="EndNote Bibliography Char"/>
    <w:link w:val="EndNoteBibliography"/>
    <w:rsid w:val="00937B5C"/>
    <w:rPr>
      <w:noProof/>
    </w:rPr>
  </w:style>
  <w:style w:type="table" w:styleId="TableGrid">
    <w:name w:val="Table Grid"/>
    <w:basedOn w:val="TableNormal"/>
    <w:rsid w:val="00047E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BA21F9"/>
    <w:rPr>
      <w:rFonts w:ascii="Segoe UI" w:hAnsi="Segoe UI" w:cs="Segoe UI"/>
      <w:sz w:val="18"/>
      <w:szCs w:val="18"/>
    </w:rPr>
  </w:style>
  <w:style w:type="character" w:customStyle="1" w:styleId="BalloonTextChar">
    <w:name w:val="Balloon Text Char"/>
    <w:link w:val="BalloonText"/>
    <w:rsid w:val="00BA21F9"/>
    <w:rPr>
      <w:rFonts w:ascii="Segoe UI" w:hAnsi="Segoe UI" w:cs="Segoe UI"/>
      <w:sz w:val="18"/>
      <w:szCs w:val="18"/>
    </w:rPr>
  </w:style>
  <w:style w:type="character" w:styleId="CommentReference">
    <w:name w:val="annotation reference"/>
    <w:rsid w:val="00B16C8B"/>
    <w:rPr>
      <w:sz w:val="16"/>
      <w:szCs w:val="16"/>
    </w:rPr>
  </w:style>
  <w:style w:type="paragraph" w:styleId="CommentText">
    <w:name w:val="annotation text"/>
    <w:basedOn w:val="Normal"/>
    <w:link w:val="CommentTextChar"/>
    <w:rsid w:val="00B16C8B"/>
  </w:style>
  <w:style w:type="character" w:customStyle="1" w:styleId="CommentTextChar">
    <w:name w:val="Comment Text Char"/>
    <w:basedOn w:val="DefaultParagraphFont"/>
    <w:link w:val="CommentText"/>
    <w:rsid w:val="00B16C8B"/>
  </w:style>
  <w:style w:type="paragraph" w:styleId="CommentSubject">
    <w:name w:val="annotation subject"/>
    <w:basedOn w:val="CommentText"/>
    <w:next w:val="CommentText"/>
    <w:link w:val="CommentSubjectChar"/>
    <w:rsid w:val="00B16C8B"/>
    <w:rPr>
      <w:b/>
      <w:bCs/>
    </w:rPr>
  </w:style>
  <w:style w:type="character" w:customStyle="1" w:styleId="CommentSubjectChar">
    <w:name w:val="Comment Subject Char"/>
    <w:link w:val="CommentSubject"/>
    <w:rsid w:val="00B16C8B"/>
    <w:rPr>
      <w:b/>
      <w:bCs/>
    </w:rPr>
  </w:style>
  <w:style w:type="paragraph" w:styleId="Caption">
    <w:name w:val="caption"/>
    <w:basedOn w:val="Normal"/>
    <w:next w:val="Normal"/>
    <w:unhideWhenUsed/>
    <w:qFormat/>
    <w:rsid w:val="005306BC"/>
    <w:rPr>
      <w:b/>
      <w:bCs/>
    </w:rPr>
  </w:style>
  <w:style w:type="character" w:styleId="PlaceholderText">
    <w:name w:val="Placeholder Text"/>
    <w:basedOn w:val="DefaultParagraphFont"/>
    <w:uiPriority w:val="99"/>
    <w:unhideWhenUsed/>
    <w:rsid w:val="00D173DD"/>
    <w:rPr>
      <w:color w:val="808080"/>
    </w:rPr>
  </w:style>
  <w:style w:type="character" w:styleId="FollowedHyperlink">
    <w:name w:val="FollowedHyperlink"/>
    <w:basedOn w:val="DefaultParagraphFont"/>
    <w:rsid w:val="00144A41"/>
    <w:rPr>
      <w:color w:val="954F72" w:themeColor="followedHyperlink"/>
      <w:u w:val="single"/>
    </w:rPr>
  </w:style>
  <w:style w:type="paragraph" w:styleId="NormalWeb">
    <w:name w:val="Normal (Web)"/>
    <w:basedOn w:val="Normal"/>
    <w:uiPriority w:val="99"/>
    <w:unhideWhenUsed/>
    <w:rsid w:val="00BB1534"/>
    <w:pPr>
      <w:widowControl/>
      <w:autoSpaceDE/>
      <w:autoSpaceDN/>
      <w:spacing w:before="100" w:beforeAutospacing="1" w:after="100" w:afterAutospacing="1"/>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7018735">
      <w:bodyDiv w:val="1"/>
      <w:marLeft w:val="0"/>
      <w:marRight w:val="0"/>
      <w:marTop w:val="0"/>
      <w:marBottom w:val="0"/>
      <w:divBdr>
        <w:top w:val="none" w:sz="0" w:space="0" w:color="auto"/>
        <w:left w:val="none" w:sz="0" w:space="0" w:color="auto"/>
        <w:bottom w:val="none" w:sz="0" w:space="0" w:color="auto"/>
        <w:right w:val="none" w:sz="0" w:space="0" w:color="auto"/>
      </w:divBdr>
    </w:div>
    <w:div w:id="1975867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tigerprints.clemson.edu/all_theses/2895"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file:///C:\Users\cjwohl\Documents\AppData\AppData\AppData\Local\Microsoft\Windows\Temporary%20Internet%20Files\Content.Outlook\TVU7SR1M\frank.l.palmieri@nasa.gov"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Microsoft%20office\Templates\COLD-pap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2D71F3C3AD162418168A3D1EEC31C68" ma:contentTypeVersion="13" ma:contentTypeDescription="Create a new document." ma:contentTypeScope="" ma:versionID="bd4f02a2ef4b175d17b1596f2aa4b6ce">
  <xsd:schema xmlns:xsd="http://www.w3.org/2001/XMLSchema" xmlns:xs="http://www.w3.org/2001/XMLSchema" xmlns:p="http://schemas.microsoft.com/office/2006/metadata/properties" xmlns:ns1="http://schemas.microsoft.com/sharepoint/v3" xmlns:ns3="3cb15ddf-dbe9-47ea-851d-c70642058130" xmlns:ns4="4817ca35-7031-43a6-bda2-0d9832ef6347" targetNamespace="http://schemas.microsoft.com/office/2006/metadata/properties" ma:root="true" ma:fieldsID="75eaf6942e3198bc47429d20a20f83bf" ns1:_="" ns3:_="" ns4:_="">
    <xsd:import namespace="http://schemas.microsoft.com/sharepoint/v3"/>
    <xsd:import namespace="3cb15ddf-dbe9-47ea-851d-c70642058130"/>
    <xsd:import namespace="4817ca35-7031-43a6-bda2-0d9832ef6347"/>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1:_ip_UnifiedCompliancePolicyProperties" minOccurs="0"/>
                <xsd:element ref="ns1:_ip_UnifiedCompliancePolicyUIAc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7" nillable="true" ma:displayName="Unified Compliance Policy Properties" ma:hidden="true" ma:internalName="_ip_UnifiedCompliancePolicyProperties">
      <xsd:simpleType>
        <xsd:restriction base="dms:Note"/>
      </xsd:simpleType>
    </xsd:element>
    <xsd:element name="_ip_UnifiedCompliancePolicyUIAction" ma:index="18"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cb15ddf-dbe9-47ea-851d-c7064205813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817ca35-7031-43a6-bda2-0d9832ef6347"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Zha15</b:Tag>
    <b:SourceType>JournalArticle</b:SourceType>
    <b:Guid>{4A55DD83-6659-4366-B01E-E21C9F1DB0D1}</b:Guid>
    <b:Title>Self-healing, malleable and creep limiting materials using both supramolecular and reversible covalent linkages</b:Title>
    <b:Year>2015</b:Year>
    <b:Author>
      <b:Author>
        <b:NameList>
          <b:Person>
            <b:Last>Zhang</b:Last>
            <b:First>B.</b:First>
          </b:Person>
          <b:Person>
            <b:Last>Digby</b:Last>
            <b:First>Z.</b:First>
          </b:Person>
          <b:Person>
            <b:Last>Flum</b:Last>
            <b:First>J.</b:First>
          </b:Person>
          <b:Person>
            <b:Last>Foster</b:Last>
            <b:First>E.</b:First>
          </b:Person>
          <b:Person>
            <b:Last>Sparks</b:Last>
            <b:First>J.</b:First>
          </b:Person>
          <b:Person>
            <b:Last>Konkolewicz</b:Last>
          </b:Person>
        </b:NameList>
      </b:Author>
    </b:Author>
    <b:JournalName>Poly. Chem.</b:JournalName>
    <b:Pages>7368-7372</b:Pages>
    <b:RefOrder>1</b:RefOrder>
  </b:Source>
</b:Sources>
</file>

<file path=customXml/itemProps1.xml><?xml version="1.0" encoding="utf-8"?>
<ds:datastoreItem xmlns:ds="http://schemas.openxmlformats.org/officeDocument/2006/customXml" ds:itemID="{217C531C-C26F-4798-964F-45D86E455ECE}">
  <ds:schemaRefs>
    <ds:schemaRef ds:uri="3cb15ddf-dbe9-47ea-851d-c70642058130"/>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schemas.microsoft.com/sharepoint/v3"/>
    <ds:schemaRef ds:uri="http://purl.org/dc/terms/"/>
    <ds:schemaRef ds:uri="http://schemas.openxmlformats.org/package/2006/metadata/core-properties"/>
    <ds:schemaRef ds:uri="4817ca35-7031-43a6-bda2-0d9832ef6347"/>
    <ds:schemaRef ds:uri="http://www.w3.org/XML/1998/namespace"/>
    <ds:schemaRef ds:uri="http://purl.org/dc/dcmitype/"/>
  </ds:schemaRefs>
</ds:datastoreItem>
</file>

<file path=customXml/itemProps2.xml><?xml version="1.0" encoding="utf-8"?>
<ds:datastoreItem xmlns:ds="http://schemas.openxmlformats.org/officeDocument/2006/customXml" ds:itemID="{C685CDC9-0968-42D9-81BE-91545F5222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cb15ddf-dbe9-47ea-851d-c70642058130"/>
    <ds:schemaRef ds:uri="4817ca35-7031-43a6-bda2-0d9832ef634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C15EEE6-11E1-499F-BFF9-4B27EB95C71F}">
  <ds:schemaRefs>
    <ds:schemaRef ds:uri="http://schemas.microsoft.com/sharepoint/v3/contenttype/forms"/>
  </ds:schemaRefs>
</ds:datastoreItem>
</file>

<file path=customXml/itemProps4.xml><?xml version="1.0" encoding="utf-8"?>
<ds:datastoreItem xmlns:ds="http://schemas.openxmlformats.org/officeDocument/2006/customXml" ds:itemID="{A18E35A6-2617-4BF5-B41C-3DBA5F30C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LD-paper</Template>
  <TotalTime>0</TotalTime>
  <Pages>4</Pages>
  <Words>2410</Words>
  <Characters>13741</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HOW TO USE YOUR COMPUTER AND OMNI PAPERMAKER®</vt:lpstr>
    </vt:vector>
  </TitlesOfParts>
  <Company>Omnipress</Company>
  <LinksUpToDate>false</LinksUpToDate>
  <CharactersWithSpaces>16119</CharactersWithSpaces>
  <SharedDoc>false</SharedDoc>
  <HLinks>
    <vt:vector size="18" baseType="variant">
      <vt:variant>
        <vt:i4>5570649</vt:i4>
      </vt:variant>
      <vt:variant>
        <vt:i4>16</vt:i4>
      </vt:variant>
      <vt:variant>
        <vt:i4>0</vt:i4>
      </vt:variant>
      <vt:variant>
        <vt:i4>5</vt:i4>
      </vt:variant>
      <vt:variant>
        <vt:lpwstr>https://www.tandfonline.com/doi/abs/10.1080/15583720903048227</vt:lpwstr>
      </vt:variant>
      <vt:variant>
        <vt:lpwstr/>
      </vt:variant>
      <vt:variant>
        <vt:i4>1900639</vt:i4>
      </vt:variant>
      <vt:variant>
        <vt:i4>13</vt:i4>
      </vt:variant>
      <vt:variant>
        <vt:i4>0</vt:i4>
      </vt:variant>
      <vt:variant>
        <vt:i4>5</vt:i4>
      </vt:variant>
      <vt:variant>
        <vt:lpwstr>https://www.tandfonline.com/doi/abs/10.1179/174328907X177581</vt:lpwstr>
      </vt:variant>
      <vt:variant>
        <vt:lpwstr/>
      </vt:variant>
      <vt:variant>
        <vt:i4>4653113</vt:i4>
      </vt:variant>
      <vt:variant>
        <vt:i4>0</vt:i4>
      </vt:variant>
      <vt:variant>
        <vt:i4>0</vt:i4>
      </vt:variant>
      <vt:variant>
        <vt:i4>5</vt:i4>
      </vt:variant>
      <vt:variant>
        <vt:lpwstr>../../../../../../AppData/AppData/AppData/Local/Microsoft/Windows/Temporary Internet Files/Content.Outlook/TVU7SR1M/frank.l.palmieri@nasa.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W TO USE YOUR COMPUTER AND OMNI PAPERMAKER®</dc:title>
  <dc:subject/>
  <dc:creator>Betty J. Maxwell</dc:creator>
  <cp:keywords/>
  <cp:lastModifiedBy>Wohl, Christopher J. (LARC-D307)</cp:lastModifiedBy>
  <cp:revision>2</cp:revision>
  <cp:lastPrinted>2019-12-13T18:20:00Z</cp:lastPrinted>
  <dcterms:created xsi:type="dcterms:W3CDTF">2021-01-11T18:41:00Z</dcterms:created>
  <dcterms:modified xsi:type="dcterms:W3CDTF">2021-01-11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2D71F3C3AD162418168A3D1EEC31C68</vt:lpwstr>
  </property>
  <property fmtid="{D5CDD505-2E9C-101B-9397-08002B2CF9AE}" pid="3" name="Docear4Word_StyleTitle">
    <vt:lpwstr>ACS Chemical Biology</vt:lpwstr>
  </property>
</Properties>
</file>